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67FB65B" w14:textId="77777777" w:rsidR="00516DE3" w:rsidRPr="00A06235" w:rsidRDefault="00516DE3" w:rsidP="00F233B7">
      <w:pPr>
        <w:rPr>
          <w:rFonts w:ascii="Arial" w:hAnsi="Arial" w:cs="Arial"/>
          <w:sz w:val="20"/>
          <w:szCs w:val="20"/>
        </w:rPr>
      </w:pPr>
      <w:r w:rsidRPr="00A06235">
        <w:rPr>
          <w:rFonts w:ascii="Arial" w:hAnsi="Arial" w:cs="Arial"/>
          <w:sz w:val="20"/>
          <w:szCs w:val="20"/>
        </w:rPr>
        <w:br/>
      </w:r>
    </w:p>
    <w:p w14:paraId="1CD78E49" w14:textId="10BFAAFD" w:rsidR="001B1B83" w:rsidRPr="00A06235" w:rsidRDefault="00E626DC" w:rsidP="00F233B7">
      <w:pPr>
        <w:rPr>
          <w:rFonts w:ascii="Arial" w:hAnsi="Arial" w:cs="Arial"/>
          <w:b/>
          <w:bCs/>
        </w:rPr>
      </w:pPr>
      <w:r w:rsidRPr="00E626DC">
        <w:rPr>
          <w:rFonts w:ascii="Arial" w:eastAsia="Times New Roman" w:hAnsi="Arial" w:cs="Arial"/>
          <w:b/>
          <w:bCs/>
        </w:rPr>
        <w:t xml:space="preserve">Supplementary File </w:t>
      </w:r>
      <w:r>
        <w:rPr>
          <w:rFonts w:ascii="Arial" w:eastAsia="Times New Roman" w:hAnsi="Arial" w:cs="Arial"/>
          <w:b/>
          <w:bCs/>
        </w:rPr>
        <w:t>1</w:t>
      </w:r>
      <w:r w:rsidR="001B1B83" w:rsidRPr="00A06235">
        <w:rPr>
          <w:rFonts w:ascii="Arial" w:hAnsi="Arial" w:cs="Arial"/>
          <w:b/>
          <w:bCs/>
        </w:rPr>
        <w:t>. Strains and plasmids used on this st</w:t>
      </w:r>
      <w:r w:rsidR="00A06235" w:rsidRPr="00A06235">
        <w:rPr>
          <w:rFonts w:ascii="Arial" w:hAnsi="Arial" w:cs="Arial"/>
          <w:b/>
          <w:bCs/>
        </w:rPr>
        <w:t>u</w:t>
      </w:r>
      <w:r w:rsidR="001B1B83" w:rsidRPr="00A06235">
        <w:rPr>
          <w:rFonts w:ascii="Arial" w:hAnsi="Arial" w:cs="Arial"/>
          <w:b/>
          <w:bCs/>
        </w:rPr>
        <w:t>dy.</w:t>
      </w:r>
    </w:p>
    <w:p w14:paraId="3BE53D9C" w14:textId="77777777" w:rsidR="001B1B83" w:rsidRDefault="001B1B83" w:rsidP="00F233B7">
      <w:pPr>
        <w:rPr>
          <w:rFonts w:ascii="Arial" w:hAnsi="Arial" w:cs="Arial"/>
          <w:sz w:val="20"/>
          <w:szCs w:val="20"/>
        </w:rPr>
      </w:pPr>
    </w:p>
    <w:p w14:paraId="2A6064EA" w14:textId="77777777" w:rsidR="00717C52" w:rsidRPr="00A06235" w:rsidRDefault="00717C52" w:rsidP="00F233B7">
      <w:pPr>
        <w:rPr>
          <w:rFonts w:ascii="Arial" w:hAnsi="Arial" w:cs="Arial"/>
          <w:sz w:val="20"/>
          <w:szCs w:val="20"/>
        </w:rPr>
      </w:pPr>
    </w:p>
    <w:tbl>
      <w:tblPr>
        <w:tblW w:w="13950" w:type="dxa"/>
        <w:tblLook w:val="04A0" w:firstRow="1" w:lastRow="0" w:firstColumn="1" w:lastColumn="0" w:noHBand="0" w:noVBand="1"/>
      </w:tblPr>
      <w:tblGrid>
        <w:gridCol w:w="3238"/>
        <w:gridCol w:w="7247"/>
        <w:gridCol w:w="1417"/>
        <w:gridCol w:w="2048"/>
      </w:tblGrid>
      <w:tr w:rsidR="00A06235" w:rsidRPr="00A06235" w14:paraId="48A9A176" w14:textId="77777777" w:rsidTr="00A06235">
        <w:trPr>
          <w:trHeight w:val="320"/>
        </w:trPr>
        <w:tc>
          <w:tcPr>
            <w:tcW w:w="32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4C83BBCA" w14:textId="4E9E8CB9" w:rsidR="00F233B7" w:rsidRPr="00A06235" w:rsidRDefault="00F233B7" w:rsidP="00A06235">
            <w:pPr>
              <w:rPr>
                <w:rFonts w:ascii="Arial" w:eastAsia="Times New Roman" w:hAnsi="Arial" w:cs="Arial"/>
                <w:b/>
                <w:bCs/>
                <w:color w:val="000000" w:themeColor="text1"/>
                <w:kern w:val="0"/>
                <w:sz w:val="22"/>
                <w:szCs w:val="22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b/>
                <w:bCs/>
                <w:color w:val="000000" w:themeColor="text1"/>
                <w:kern w:val="0"/>
                <w:sz w:val="22"/>
                <w:szCs w:val="22"/>
                <w:lang w:eastAsia="en-GB"/>
                <w14:ligatures w14:val="none"/>
              </w:rPr>
              <w:t>Strain</w:t>
            </w:r>
            <w:r w:rsidR="005C2590" w:rsidRPr="00A06235">
              <w:rPr>
                <w:rFonts w:ascii="Arial" w:eastAsia="Times New Roman" w:hAnsi="Arial" w:cs="Arial"/>
                <w:b/>
                <w:bCs/>
                <w:color w:val="000000" w:themeColor="text1"/>
                <w:kern w:val="0"/>
                <w:sz w:val="22"/>
                <w:szCs w:val="22"/>
                <w:lang w:eastAsia="en-GB"/>
                <w14:ligatures w14:val="none"/>
              </w:rPr>
              <w:t>s</w:t>
            </w:r>
            <w:r w:rsidRPr="00A06235">
              <w:rPr>
                <w:rFonts w:ascii="Arial" w:eastAsia="Times New Roman" w:hAnsi="Arial" w:cs="Arial"/>
                <w:b/>
                <w:bCs/>
                <w:color w:val="000000" w:themeColor="text1"/>
                <w:kern w:val="0"/>
                <w:sz w:val="22"/>
                <w:szCs w:val="22"/>
                <w:lang w:eastAsia="en-GB"/>
                <w14:ligatures w14:val="none"/>
              </w:rPr>
              <w:t xml:space="preserve"> or plasmid</w:t>
            </w:r>
            <w:r w:rsidR="005C2590" w:rsidRPr="00A06235">
              <w:rPr>
                <w:rFonts w:ascii="Arial" w:eastAsia="Times New Roman" w:hAnsi="Arial" w:cs="Arial"/>
                <w:b/>
                <w:bCs/>
                <w:color w:val="000000" w:themeColor="text1"/>
                <w:kern w:val="0"/>
                <w:sz w:val="22"/>
                <w:szCs w:val="22"/>
                <w:lang w:eastAsia="en-GB"/>
                <w14:ligatures w14:val="none"/>
              </w:rPr>
              <w:t>s</w:t>
            </w:r>
          </w:p>
        </w:tc>
        <w:tc>
          <w:tcPr>
            <w:tcW w:w="724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74C82273" w14:textId="1F6AEE0F" w:rsidR="00F233B7" w:rsidRPr="00A06235" w:rsidRDefault="00F233B7" w:rsidP="00A06235">
            <w:pPr>
              <w:rPr>
                <w:rFonts w:ascii="Arial" w:eastAsia="Times New Roman" w:hAnsi="Arial" w:cs="Arial"/>
                <w:b/>
                <w:bCs/>
                <w:color w:val="000000" w:themeColor="text1"/>
                <w:kern w:val="0"/>
                <w:sz w:val="22"/>
                <w:szCs w:val="22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b/>
                <w:bCs/>
                <w:color w:val="000000" w:themeColor="text1"/>
                <w:kern w:val="0"/>
                <w:sz w:val="22"/>
                <w:szCs w:val="22"/>
                <w:lang w:eastAsia="en-GB"/>
                <w14:ligatures w14:val="none"/>
              </w:rPr>
              <w:t xml:space="preserve">Genotype </w:t>
            </w:r>
            <w:r w:rsidR="005C2590" w:rsidRPr="00A06235">
              <w:rPr>
                <w:rFonts w:ascii="Arial" w:eastAsia="Times New Roman" w:hAnsi="Arial" w:cs="Arial"/>
                <w:b/>
                <w:bCs/>
                <w:color w:val="000000" w:themeColor="text1"/>
                <w:kern w:val="0"/>
                <w:sz w:val="22"/>
                <w:szCs w:val="22"/>
                <w:lang w:eastAsia="en-GB"/>
                <w14:ligatures w14:val="none"/>
              </w:rPr>
              <w:t xml:space="preserve">/ </w:t>
            </w:r>
            <w:r w:rsidRPr="00A06235">
              <w:rPr>
                <w:rFonts w:ascii="Arial" w:eastAsia="Times New Roman" w:hAnsi="Arial" w:cs="Arial"/>
                <w:b/>
                <w:bCs/>
                <w:color w:val="000000" w:themeColor="text1"/>
                <w:kern w:val="0"/>
                <w:sz w:val="22"/>
                <w:szCs w:val="22"/>
                <w:lang w:eastAsia="en-GB"/>
                <w14:ligatures w14:val="none"/>
              </w:rPr>
              <w:t>description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3CDE8F76" w14:textId="0598BFA0" w:rsidR="00F233B7" w:rsidRPr="00A06235" w:rsidRDefault="001B1B83" w:rsidP="00A06235">
            <w:pPr>
              <w:rPr>
                <w:rFonts w:ascii="Arial" w:eastAsia="Times New Roman" w:hAnsi="Arial" w:cs="Arial"/>
                <w:b/>
                <w:bCs/>
                <w:color w:val="000000" w:themeColor="text1"/>
                <w:kern w:val="0"/>
                <w:sz w:val="22"/>
                <w:szCs w:val="22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b/>
                <w:bCs/>
                <w:color w:val="000000" w:themeColor="text1"/>
                <w:kern w:val="0"/>
                <w:sz w:val="22"/>
                <w:szCs w:val="22"/>
                <w:lang w:eastAsia="en-GB"/>
                <w14:ligatures w14:val="none"/>
              </w:rPr>
              <w:t>S</w:t>
            </w:r>
            <w:r w:rsidR="00F233B7" w:rsidRPr="00A06235">
              <w:rPr>
                <w:rFonts w:ascii="Arial" w:eastAsia="Times New Roman" w:hAnsi="Arial" w:cs="Arial"/>
                <w:b/>
                <w:bCs/>
                <w:color w:val="000000" w:themeColor="text1"/>
                <w:kern w:val="0"/>
                <w:sz w:val="22"/>
                <w:szCs w:val="22"/>
                <w:lang w:eastAsia="en-GB"/>
                <w14:ligatures w14:val="none"/>
              </w:rPr>
              <w:t xml:space="preserve">train </w:t>
            </w:r>
            <w:r w:rsidRPr="00A06235">
              <w:rPr>
                <w:rFonts w:ascii="Arial" w:eastAsia="Times New Roman" w:hAnsi="Arial" w:cs="Arial"/>
                <w:b/>
                <w:bCs/>
                <w:color w:val="000000" w:themeColor="text1"/>
                <w:kern w:val="0"/>
                <w:sz w:val="22"/>
                <w:szCs w:val="22"/>
                <w:lang w:eastAsia="en-GB"/>
                <w14:ligatures w14:val="none"/>
              </w:rPr>
              <w:t>number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41327B1B" w14:textId="41B7EBCF" w:rsidR="00F233B7" w:rsidRPr="00A06235" w:rsidRDefault="00F233B7" w:rsidP="00A06235">
            <w:pPr>
              <w:rPr>
                <w:rFonts w:ascii="Arial" w:eastAsia="Times New Roman" w:hAnsi="Arial" w:cs="Arial"/>
                <w:b/>
                <w:bCs/>
                <w:color w:val="000000" w:themeColor="text1"/>
                <w:kern w:val="0"/>
                <w:sz w:val="22"/>
                <w:szCs w:val="22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b/>
                <w:bCs/>
                <w:color w:val="000000" w:themeColor="text1"/>
                <w:kern w:val="0"/>
                <w:sz w:val="22"/>
                <w:szCs w:val="22"/>
                <w:lang w:eastAsia="en-GB"/>
                <w14:ligatures w14:val="none"/>
              </w:rPr>
              <w:t xml:space="preserve">Source </w:t>
            </w:r>
            <w:r w:rsidR="005C2590" w:rsidRPr="00A06235">
              <w:rPr>
                <w:rFonts w:ascii="Arial" w:eastAsia="Times New Roman" w:hAnsi="Arial" w:cs="Arial"/>
                <w:b/>
                <w:bCs/>
                <w:color w:val="000000" w:themeColor="text1"/>
                <w:kern w:val="0"/>
                <w:sz w:val="22"/>
                <w:szCs w:val="22"/>
                <w:lang w:eastAsia="en-GB"/>
                <w14:ligatures w14:val="none"/>
              </w:rPr>
              <w:t>and/</w:t>
            </w:r>
            <w:r w:rsidRPr="00A06235">
              <w:rPr>
                <w:rFonts w:ascii="Arial" w:eastAsia="Times New Roman" w:hAnsi="Arial" w:cs="Arial"/>
                <w:b/>
                <w:bCs/>
                <w:color w:val="000000" w:themeColor="text1"/>
                <w:kern w:val="0"/>
                <w:sz w:val="22"/>
                <w:szCs w:val="22"/>
                <w:lang w:eastAsia="en-GB"/>
                <w14:ligatures w14:val="none"/>
              </w:rPr>
              <w:t>or reference</w:t>
            </w:r>
          </w:p>
        </w:tc>
      </w:tr>
      <w:tr w:rsidR="00F233B7" w:rsidRPr="00A06235" w14:paraId="649B8C83" w14:textId="77777777" w:rsidTr="007D3B47">
        <w:trPr>
          <w:trHeight w:val="484"/>
        </w:trPr>
        <w:tc>
          <w:tcPr>
            <w:tcW w:w="13950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EA3FFDD" w14:textId="36AC825A" w:rsidR="00F233B7" w:rsidRPr="00A06235" w:rsidRDefault="00F233B7" w:rsidP="00A06235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 xml:space="preserve">Acinetobacter baumannii </w:t>
            </w:r>
          </w:p>
        </w:tc>
      </w:tr>
      <w:tr w:rsidR="00F233B7" w:rsidRPr="005765CA" w14:paraId="31311AE0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6A6584" w14:textId="30939147" w:rsidR="00F233B7" w:rsidRPr="00A06235" w:rsidRDefault="00F233B7" w:rsidP="00A06235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C55053" w14:textId="7CBE714F" w:rsidR="00F233B7" w:rsidRPr="00A06235" w:rsidRDefault="00F233B7" w:rsidP="00A06235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Wild type; Amp</w:t>
            </w:r>
            <w:r w:rsidR="00D02B3A"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  <w:r w:rsidR="00A40A00"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,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Cm</w:t>
            </w:r>
            <w:r w:rsidR="00D02B3A"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; ATCC BAA-209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A72BB0" w14:textId="77777777" w:rsidR="00F233B7" w:rsidRPr="00A06235" w:rsidRDefault="00F233B7" w:rsidP="00A06235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5144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18F94B" w14:textId="5BDBA837" w:rsidR="00F233B7" w:rsidRPr="00A4572F" w:rsidRDefault="00F233B7" w:rsidP="00A06235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val="fr-CH" w:eastAsia="en-GB"/>
                <w14:ligatures w14:val="none"/>
              </w:rPr>
            </w:pPr>
            <w:r w:rsidRPr="00A4572F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val="fr-CH" w:eastAsia="en-GB"/>
                <w14:ligatures w14:val="none"/>
              </w:rPr>
              <w:t>ATCC</w:t>
            </w:r>
            <w:r w:rsidR="00F9616C" w:rsidRPr="00A4572F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val="fr-CH" w:eastAsia="en-GB"/>
                <w14:ligatures w14:val="none"/>
              </w:rPr>
              <w:t xml:space="preserve"> (ATCC BAA-2093) </w:t>
            </w:r>
          </w:p>
          <w:p w14:paraId="4643C6DE" w14:textId="70D7E678" w:rsidR="005E2D46" w:rsidRPr="00A4572F" w:rsidRDefault="00656E4E" w:rsidP="00A06235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val="fr-CH" w:eastAsia="en-GB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begin">
                <w:fldData xml:space="preserve">PEVuZE5vdGU+PENpdGU+PEF1dGhvcj5SYW1pcmV6PC9BdXRob3I+PFllYXI+MjAxMDwvWWVhcj48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</w:fldData>
              </w:fldChar>
            </w:r>
            <w:r w:rsidR="005E5902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instrText xml:space="preserve"> ADDIN EN.CITE </w:instrText>
            </w:r>
            <w:r w:rsidR="005E5902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begin">
                <w:fldData xml:space="preserve">PEVuZE5vdGU+PENpdGU+PEF1dGhvcj5SYW1pcmV6PC9BdXRob3I+PFllYXI+MjAxMDwvWWVhcj48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</w:fldData>
              </w:fldChar>
            </w:r>
            <w:r w:rsidR="005E5902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instrText xml:space="preserve"> ADDIN EN.CITE.DATA </w:instrText>
            </w:r>
            <w:r w:rsidR="005E5902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r>
            <w:r w:rsidR="005E5902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separate"/>
            </w:r>
            <w:r w:rsidRPr="00A4572F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val="fr-CH" w:eastAsia="en-GB"/>
                <w14:ligatures w14:val="none"/>
              </w:rPr>
              <w:t>(Ramirez</w:t>
            </w:r>
            <w:r w:rsidRPr="00A4572F">
              <w:rPr>
                <w:rFonts w:ascii="Arial" w:eastAsia="Times New Roman" w:hAnsi="Arial" w:cs="Arial"/>
                <w:i/>
                <w:noProof/>
                <w:color w:val="000000"/>
                <w:kern w:val="0"/>
                <w:sz w:val="18"/>
                <w:szCs w:val="18"/>
                <w:lang w:val="fr-CH" w:eastAsia="en-GB"/>
                <w14:ligatures w14:val="none"/>
              </w:rPr>
              <w:t xml:space="preserve"> et al</w:t>
            </w:r>
            <w:r w:rsidRPr="00A4572F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val="fr-CH" w:eastAsia="en-GB"/>
                <w14:ligatures w14:val="none"/>
              </w:rPr>
              <w:t>, 2010)</w: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end"/>
            </w:r>
            <w:r w:rsidR="00A06235" w:rsidRPr="00A4572F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val="fr-CH" w:eastAsia="en-GB"/>
                <w14:ligatures w14:val="none"/>
              </w:rPr>
              <w:t xml:space="preserve"> </w: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begin">
                <w:fldData xml:space="preserve">PEVuZE5vdGU+PENpdGU+PEF1dGhvcj5UcmFnbGlhPC9BdXRob3I+PFllYXI+MjAxNDwvWWVhcj48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</w:fldData>
              </w:fldChar>
            </w:r>
            <w:r w:rsidR="005E5902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instrText xml:space="preserve"> ADDIN EN.CITE </w:instrText>
            </w:r>
            <w:r w:rsidR="005E5902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begin">
                <w:fldData xml:space="preserve">PEVuZE5vdGU+PENpdGU+PEF1dGhvcj5UcmFnbGlhPC9BdXRob3I+PFllYXI+MjAxNDwvWWVhcj48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</w:fldData>
              </w:fldChar>
            </w:r>
            <w:r w:rsidR="005E5902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instrText xml:space="preserve"> ADDIN EN.CITE.DATA </w:instrText>
            </w:r>
            <w:r w:rsidR="005E5902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r>
            <w:r w:rsidR="005E5902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separate"/>
            </w:r>
            <w:r w:rsidRPr="00A4572F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val="fr-CH" w:eastAsia="en-GB"/>
                <w14:ligatures w14:val="none"/>
              </w:rPr>
              <w:t>(Traglia</w:t>
            </w:r>
            <w:r w:rsidRPr="00A4572F">
              <w:rPr>
                <w:rFonts w:ascii="Arial" w:eastAsia="Times New Roman" w:hAnsi="Arial" w:cs="Arial"/>
                <w:i/>
                <w:noProof/>
                <w:color w:val="000000"/>
                <w:kern w:val="0"/>
                <w:sz w:val="18"/>
                <w:szCs w:val="18"/>
                <w:lang w:val="fr-CH" w:eastAsia="en-GB"/>
                <w14:ligatures w14:val="none"/>
              </w:rPr>
              <w:t xml:space="preserve"> et al</w:t>
            </w:r>
            <w:r w:rsidRPr="00A4572F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val="fr-CH" w:eastAsia="en-GB"/>
                <w14:ligatures w14:val="none"/>
              </w:rPr>
              <w:t>, 2014)</w: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end"/>
            </w:r>
          </w:p>
        </w:tc>
      </w:tr>
      <w:tr w:rsidR="00F233B7" w:rsidRPr="00A06235" w14:paraId="73987EC3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E0D040" w14:textId="28392AB5" w:rsidR="00F233B7" w:rsidRPr="00A06235" w:rsidRDefault="00F233B7" w:rsidP="00A06235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itrA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A20F07" w14:textId="1ADF6BA4" w:rsidR="00F233B7" w:rsidRPr="00A06235" w:rsidRDefault="00F233B7" w:rsidP="00A06235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A118 </w:t>
            </w:r>
            <w:r w:rsidR="00FF5F87"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with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itrA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</w:t>
            </w:r>
            <w:r w:rsidR="00FF5F87"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deleted </w:t>
            </w:r>
            <w:r w:rsidR="00432E5D"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using suicide plasmid pGP704-Sac-Kan-Δ</w:t>
            </w:r>
            <w:r w:rsidR="00432E5D"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itrA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2748F9" w14:textId="14EA207E" w:rsidR="00F233B7" w:rsidRPr="00A06235" w:rsidRDefault="00F233B7" w:rsidP="00A06235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</w:t>
            </w:r>
            <w:r w:rsidR="007B7A70"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11161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27529A" w14:textId="77777777" w:rsidR="00F233B7" w:rsidRPr="00A06235" w:rsidRDefault="00F233B7" w:rsidP="00A06235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is study</w:t>
            </w:r>
          </w:p>
        </w:tc>
      </w:tr>
      <w:tr w:rsidR="00F233B7" w:rsidRPr="00A06235" w14:paraId="47A3227D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43EE1C" w14:textId="34283A65" w:rsidR="00F233B7" w:rsidRPr="00A06235" w:rsidRDefault="00F233B7" w:rsidP="00A06235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hcp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1277F9" w14:textId="36DC005A" w:rsidR="00F233B7" w:rsidRPr="00A06235" w:rsidRDefault="00F233B7" w:rsidP="00A06235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</w:t>
            </w:r>
            <w:r w:rsidR="0096273E"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with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hc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</w:t>
            </w:r>
            <w:r w:rsidR="0096273E"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deleted </w:t>
            </w:r>
            <w:r w:rsidR="00432E5D"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using suicide plasmid pGP704-Sac-Kan-Δ</w:t>
            </w:r>
            <w:r w:rsidR="00432E5D"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hcp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915018" w14:textId="3AD7E4AC" w:rsidR="00F233B7" w:rsidRPr="00A06235" w:rsidRDefault="00F233B7" w:rsidP="00A06235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</w:t>
            </w:r>
            <w:r w:rsidR="007B7A70"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11160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1BA6AE1" w14:textId="77777777" w:rsidR="00F233B7" w:rsidRPr="00A06235" w:rsidRDefault="00F233B7" w:rsidP="00A06235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is study</w:t>
            </w:r>
          </w:p>
        </w:tc>
      </w:tr>
      <w:tr w:rsidR="00F233B7" w:rsidRPr="00A06235" w14:paraId="11EC7EDD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6EF82A" w14:textId="065509F7" w:rsidR="00F233B7" w:rsidRPr="00A06235" w:rsidRDefault="00F233B7" w:rsidP="00A06235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hc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itrA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334C88" w14:textId="363B67E5" w:rsidR="00F233B7" w:rsidRPr="00A06235" w:rsidRDefault="00F233B7" w:rsidP="00A06235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</w:t>
            </w:r>
            <w:r w:rsidR="00432E5D"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Δ</w:t>
            </w:r>
            <w:r w:rsidR="00432E5D"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hcp</w:t>
            </w:r>
            <w:r w:rsidR="00432E5D" w:rsidRPr="00A06235" w:rsidDel="00432E5D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</w:t>
            </w:r>
            <w:r w:rsidR="00432E5D"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with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itrA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</w:t>
            </w:r>
            <w:r w:rsidR="00D06D8F"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deleted </w:t>
            </w:r>
            <w:r w:rsidR="00432E5D"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using suicide plasmid pGP704-Sac-Kan-Δ</w:t>
            </w:r>
            <w:r w:rsidR="00432E5D"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itrA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0BDF1D" w14:textId="6C726F21" w:rsidR="00F233B7" w:rsidRPr="00A06235" w:rsidRDefault="00F233B7" w:rsidP="00A06235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</w:t>
            </w:r>
            <w:r w:rsidR="007B7A70"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11162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57B2FFA" w14:textId="77777777" w:rsidR="00F233B7" w:rsidRPr="00A06235" w:rsidRDefault="00F233B7" w:rsidP="00A06235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is study</w:t>
            </w:r>
          </w:p>
        </w:tc>
      </w:tr>
      <w:tr w:rsidR="00F233B7" w:rsidRPr="00A06235" w14:paraId="6A87C22E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CB8D46" w14:textId="076BF0F9" w:rsidR="00F233B7" w:rsidRPr="00A06235" w:rsidRDefault="00F233B7" w:rsidP="00A06235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hc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-</w:t>
            </w:r>
            <w:r w:rsidR="007704C4"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nAraC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F7779D" w14:textId="08FE5027" w:rsidR="00F233B7" w:rsidRPr="00A06235" w:rsidRDefault="00F233B7" w:rsidP="00A06235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hcp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ontaining mini-Tn7-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raC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(TnAraC);</w:t>
            </w:r>
            <w:r w:rsidR="005741FC"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m</w:t>
            </w:r>
            <w:r w:rsidR="00D02B3A"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  <w:r w:rsidR="005741FC"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,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Gent</w:t>
            </w:r>
            <w:r w:rsidR="00D02B3A"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B4C349" w14:textId="230C22E4" w:rsidR="00F233B7" w:rsidRPr="00A06235" w:rsidRDefault="00F233B7" w:rsidP="00A06235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</w:t>
            </w:r>
            <w:r w:rsidR="007B7A70"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11165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CB4AE18" w14:textId="77777777" w:rsidR="00F233B7" w:rsidRPr="00A06235" w:rsidRDefault="00F233B7" w:rsidP="00A06235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is study</w:t>
            </w:r>
          </w:p>
        </w:tc>
      </w:tr>
      <w:tr w:rsidR="00F233B7" w:rsidRPr="00A06235" w14:paraId="3C2C4A3A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315B77" w14:textId="1228CCCE" w:rsidR="00F233B7" w:rsidRPr="00A06235" w:rsidRDefault="00F233B7" w:rsidP="00A06235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hc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itrA</w:t>
            </w:r>
            <w:r w:rsidR="005E590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-</w:t>
            </w:r>
            <w:r w:rsidR="007704C4"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nAraC</w:t>
            </w:r>
            <w:r w:rsidR="007704C4" w:rsidRPr="00A06235" w:rsidDel="007704C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8ECEA2" w14:textId="4C55FCBB" w:rsidR="00F233B7" w:rsidRPr="00A06235" w:rsidRDefault="00F233B7" w:rsidP="00A06235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hc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itrA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containing mini-Tn7-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araC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(TnAraC);</w:t>
            </w:r>
            <w:r w:rsidR="00D02B3A"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m</w:t>
            </w:r>
            <w:r w:rsidR="00D02B3A"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  <w:r w:rsidR="005741FC"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,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Gent</w:t>
            </w:r>
            <w:r w:rsidR="00D02B3A"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99CDA1" w14:textId="41D8FA45" w:rsidR="00F233B7" w:rsidRPr="00A06235" w:rsidRDefault="00F233B7" w:rsidP="00A06235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</w:t>
            </w:r>
            <w:r w:rsidR="007B7A70"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11164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D727CD8" w14:textId="77777777" w:rsidR="00F233B7" w:rsidRPr="00A06235" w:rsidRDefault="00F233B7" w:rsidP="00A06235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is study</w:t>
            </w:r>
          </w:p>
        </w:tc>
      </w:tr>
      <w:tr w:rsidR="00F233B7" w:rsidRPr="00A06235" w14:paraId="68C1DBBF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287228" w14:textId="7A19A7E2" w:rsidR="00F233B7" w:rsidRPr="00A06235" w:rsidRDefault="00F233B7" w:rsidP="00A06235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hc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itrA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-</w:t>
            </w:r>
            <w:r w:rsidR="007704C4"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n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itrA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B02F43" w14:textId="1E36688E" w:rsidR="00F233B7" w:rsidRPr="00A06235" w:rsidRDefault="00F233B7" w:rsidP="00A06235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hc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itrA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containing mini-Tn7-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raC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-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itrA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(</w:t>
            </w:r>
            <w:proofErr w:type="spellStart"/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n</w:t>
            </w:r>
            <w:r w:rsidR="0056255A"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i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rA</w:t>
            </w:r>
            <w:proofErr w:type="spellEnd"/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);</w:t>
            </w:r>
            <w:r w:rsidR="005741FC"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m</w:t>
            </w:r>
            <w:r w:rsidR="00D02B3A"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  <w:r w:rsidR="005741FC"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,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Gent</w:t>
            </w:r>
            <w:r w:rsidR="00D02B3A"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12092A" w14:textId="2F875EAE" w:rsidR="00F233B7" w:rsidRPr="00A06235" w:rsidRDefault="00F233B7" w:rsidP="00A06235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</w:t>
            </w:r>
            <w:r w:rsidR="007B7A70"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11163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4F65258" w14:textId="77777777" w:rsidR="00F233B7" w:rsidRPr="00A06235" w:rsidRDefault="00F233B7" w:rsidP="00A06235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is study</w:t>
            </w:r>
          </w:p>
        </w:tc>
      </w:tr>
      <w:tr w:rsidR="00671916" w:rsidRPr="00A06235" w14:paraId="1EAC0D90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183029" w14:textId="454A9238" w:rsidR="00671916" w:rsidRPr="00266AC9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66AC9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-</w:t>
            </w:r>
            <w:r w:rsidRPr="00266AC9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ssB-msfgfp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FC85CF" w14:textId="3C7C69CD" w:rsidR="00671916" w:rsidRPr="00266AC9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66AC9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A118 carrying translational fusion encoding </w:t>
            </w:r>
            <w:r w:rsidRPr="00266AC9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ssB-msfgfp</w:t>
            </w:r>
            <w:r w:rsidRPr="00266AC9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at native </w:t>
            </w:r>
            <w:r w:rsidRPr="00266AC9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ssB</w:t>
            </w:r>
            <w:r w:rsidRPr="00266AC9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locus</w:t>
            </w:r>
            <w: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; constructed</w:t>
            </w:r>
            <w:r w:rsidRPr="00266AC9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using suicide plasmid pGP704-Sac-Kan-</w:t>
            </w:r>
            <w:r w:rsidRPr="00266AC9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ssB-msfgfp</w:t>
            </w:r>
            <w:r w:rsidRPr="00266AC9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A64C35" w14:textId="27CE43E3" w:rsidR="00671916" w:rsidRPr="00266AC9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66AC9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1201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AC690C1" w14:textId="45641EEF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6C0488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is study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</w: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(fusion derived from Lin</w:t>
            </w:r>
            <w:r w:rsidRPr="00656E4E">
              <w:rPr>
                <w:rFonts w:ascii="Arial" w:eastAsia="Times New Roman" w:hAnsi="Arial" w:cs="Arial"/>
                <w:i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et al.</w: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, 2022)</w:t>
            </w:r>
          </w:p>
        </w:tc>
      </w:tr>
      <w:tr w:rsidR="00671916" w:rsidRPr="00A06235" w14:paraId="55E63273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9111CC" w14:textId="58D857C4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itrA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-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ssB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-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msfgfp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6499B2" w14:textId="4581C6FF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A118 carrying translational fusion encoding 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tssB-msfgfp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at native 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ssB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locus</w:t>
            </w:r>
            <w: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with 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itrA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deleted using suicide plasmid pGP704-Sac-Kan-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itrA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6932A7" w14:textId="7C24BECE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1200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9C92D93" w14:textId="77777777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is study</w:t>
            </w:r>
          </w:p>
        </w:tc>
      </w:tr>
      <w:tr w:rsidR="00671916" w:rsidRPr="00A06235" w14:paraId="4F24A406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2A3BA4" w14:textId="7EABE9D8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</w:t>
            </w:r>
            <w:r w:rsidRPr="005E5902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ssB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::FRT-kan-FRT2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3F08ED" w14:textId="0EC66CC3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A118 with 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ssB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deleted by natural transformation with PCR fragment replacing 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tssB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by FRT-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ph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-FRT2 cassette; Kan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639CC" w14:textId="0B3EB037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1199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8242ECF" w14:textId="77777777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is study</w:t>
            </w:r>
          </w:p>
        </w:tc>
      </w:tr>
      <w:tr w:rsidR="00671916" w:rsidRPr="00A06235" w14:paraId="665D8C8C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B55870" w14:textId="2436F609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ssB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::FRT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0EADDD" w14:textId="68984F6A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ssB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::FRT-kan-FRT2 after flip and cure 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309D59" w14:textId="6590B3D4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1198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91143A9" w14:textId="77777777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is study</w:t>
            </w:r>
          </w:p>
        </w:tc>
      </w:tr>
      <w:tr w:rsidR="00671916" w:rsidRPr="00A06235" w14:paraId="502A732A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E5D51D" w14:textId="6B8986C4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bfmS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2D95D8" w14:textId="42F11BC4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A118 with 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bfmS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deleted using suicide plasmid pGP704-Sac-Kan-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bfmS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DA7748" w14:textId="759D04CB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1197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81EC9A3" w14:textId="77777777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is study</w:t>
            </w:r>
          </w:p>
        </w:tc>
      </w:tr>
      <w:tr w:rsidR="00671916" w:rsidRPr="00A06235" w14:paraId="0B07EAA6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910354" w14:textId="160402B2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bfmS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itrA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3964A9" w14:textId="35B5013B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bfmS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with 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itrA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deleted using suicide plasmid pGP704-Sac-Kan-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itrA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D79B9B" w14:textId="143EADB7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1196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7797EF1" w14:textId="77777777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is study</w:t>
            </w:r>
          </w:p>
        </w:tc>
      </w:tr>
      <w:tr w:rsidR="00671916" w:rsidRPr="00A06235" w14:paraId="387A6D71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C1A8F6" w14:textId="32E812F3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-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wzc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[K547Q]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7BCA39" w14:textId="2BAFA174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 carrying a substitution in the Wzc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walker A box [K547Q] </w:t>
            </w:r>
            <w:r w:rsidRPr="00A06235">
              <w:rPr>
                <w:rFonts w:ascii="Arial" w:eastAsia="Times New Roman" w:hAnsi="Arial" w:cs="Arial"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made using suicide plasmid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pGP704-Sac-Kan-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wzc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[K547Q]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09B2EB" w14:textId="7ADBB806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1195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4219C6B" w14:textId="77777777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is study</w:t>
            </w:r>
          </w:p>
        </w:tc>
      </w:tr>
      <w:tr w:rsidR="00671916" w:rsidRPr="00A06235" w14:paraId="4BF7B109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C56736" w14:textId="4C855EAA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-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glmS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-</w:t>
            </w:r>
            <w:r w:rsidRPr="00A06235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bscript"/>
                <w:lang w:eastAsia="en-GB"/>
                <w14:ligatures w14:val="none"/>
              </w:rPr>
              <w:t>[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vertAlign w:val="subscript"/>
                <w:lang w:eastAsia="en-GB"/>
                <w14:ligatures w14:val="none"/>
              </w:rPr>
              <w:t>bfmS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bscript"/>
                <w:lang w:eastAsia="en-GB"/>
                <w14:ligatures w14:val="none"/>
              </w:rPr>
              <w:t>]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155051" w14:textId="4CBA5924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A118 transformed by natural transformation with PCR fragment inserted between </w:t>
            </w:r>
            <w:r w:rsidRPr="00A06235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glmS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nd</w:t>
            </w:r>
            <w:r w:rsidRPr="00A06235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</w:t>
            </w:r>
            <w:proofErr w:type="spellStart"/>
            <w:r w:rsidRPr="00A06235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murI</w:t>
            </w:r>
            <w:proofErr w:type="spellEnd"/>
            <w:r w:rsidRPr="00A06235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,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containing upstream intergenic region (77 bp) of </w:t>
            </w:r>
            <w:r w:rsidRPr="00A06235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bfmS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followed by </w:t>
            </w:r>
            <w:proofErr w:type="spellStart"/>
            <w:r w:rsidRPr="00A06235">
              <w:rPr>
                <w:rFonts w:ascii="Arial" w:hAnsi="Arial" w:cs="Arial"/>
                <w:i/>
                <w:iCs/>
                <w:sz w:val="20"/>
                <w:szCs w:val="20"/>
              </w:rPr>
              <w:t>aac</w:t>
            </w:r>
            <w:proofErr w:type="spellEnd"/>
            <w:r w:rsidRPr="00A06235">
              <w:rPr>
                <w:rFonts w:ascii="Arial" w:hAnsi="Arial" w:cs="Arial"/>
                <w:i/>
                <w:iCs/>
                <w:sz w:val="20"/>
                <w:szCs w:val="20"/>
              </w:rPr>
              <w:t>(3)IV</w:t>
            </w:r>
            <w:r w:rsidRPr="00A06235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assette; Apr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B71B21" w14:textId="45521F4B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1194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E988373" w14:textId="77777777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is study</w:t>
            </w:r>
          </w:p>
        </w:tc>
      </w:tr>
      <w:tr w:rsidR="00671916" w:rsidRPr="00A06235" w14:paraId="356036C2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4F9370" w14:textId="338D8151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lastRenderedPageBreak/>
              <w:t>A118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hc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-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glmS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-</w:t>
            </w:r>
            <w:r w:rsidRPr="00A06235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bscript"/>
                <w:lang w:eastAsia="en-GB"/>
                <w14:ligatures w14:val="none"/>
              </w:rPr>
              <w:t>[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vertAlign w:val="subscript"/>
                <w:lang w:eastAsia="en-GB"/>
                <w14:ligatures w14:val="none"/>
              </w:rPr>
              <w:t>bfmS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bscript"/>
                <w:lang w:eastAsia="en-GB"/>
                <w14:ligatures w14:val="none"/>
              </w:rPr>
              <w:t>]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D8227B" w14:textId="44A647C1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hcp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transformed by natural transformation with PCR fragment inserted between </w:t>
            </w:r>
            <w:r w:rsidRPr="00A06235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glmS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and </w:t>
            </w:r>
            <w:proofErr w:type="spellStart"/>
            <w:r w:rsidRPr="00A06235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murI</w:t>
            </w:r>
            <w:proofErr w:type="spellEnd"/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, containing upstream intergenic region (77 bp) of </w:t>
            </w:r>
            <w:r w:rsidRPr="00A06235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bfmS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followed by </w:t>
            </w:r>
            <w:proofErr w:type="spellStart"/>
            <w:r w:rsidRPr="00A06235">
              <w:rPr>
                <w:rFonts w:ascii="Arial" w:hAnsi="Arial" w:cs="Arial"/>
                <w:i/>
                <w:iCs/>
                <w:sz w:val="20"/>
                <w:szCs w:val="20"/>
              </w:rPr>
              <w:t>aac</w:t>
            </w:r>
            <w:proofErr w:type="spellEnd"/>
            <w:r w:rsidRPr="00A06235">
              <w:rPr>
                <w:rFonts w:ascii="Arial" w:hAnsi="Arial" w:cs="Arial"/>
                <w:i/>
                <w:iCs/>
                <w:sz w:val="20"/>
                <w:szCs w:val="20"/>
              </w:rPr>
              <w:t>(3)IV</w:t>
            </w:r>
            <w:r w:rsidRPr="00A06235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assette; Apr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AF86A6" w14:textId="5CF15BD2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1193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5CD7077" w14:textId="77777777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is study</w:t>
            </w:r>
          </w:p>
        </w:tc>
      </w:tr>
      <w:tr w:rsidR="00671916" w:rsidRPr="00A06235" w14:paraId="16BE54D3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218CCA" w14:textId="56A6C6EF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bfmS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-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glmS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-</w:t>
            </w:r>
            <w:r w:rsidRPr="00A06235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bscript"/>
                <w:lang w:eastAsia="en-GB"/>
                <w14:ligatures w14:val="none"/>
              </w:rPr>
              <w:t>[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vertAlign w:val="subscript"/>
                <w:lang w:eastAsia="en-GB"/>
                <w14:ligatures w14:val="none"/>
              </w:rPr>
              <w:t>bfmS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bscript"/>
                <w:lang w:eastAsia="en-GB"/>
                <w14:ligatures w14:val="none"/>
              </w:rPr>
              <w:t>]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22F2D4" w14:textId="3A1B9E24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bfmS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transformed by natural transformation with PCR fragment inserted between </w:t>
            </w:r>
            <w:r w:rsidRPr="00A06235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glmS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nd</w:t>
            </w:r>
            <w:r w:rsidRPr="00A06235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</w:t>
            </w:r>
            <w:proofErr w:type="spellStart"/>
            <w:r w:rsidRPr="00A06235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murI</w:t>
            </w:r>
            <w:proofErr w:type="spellEnd"/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, containing upstream intergenic region (77 bp) of </w:t>
            </w:r>
            <w:r w:rsidRPr="00A06235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bfmS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followed by </w:t>
            </w:r>
            <w:proofErr w:type="spellStart"/>
            <w:r w:rsidRPr="00A06235">
              <w:rPr>
                <w:rFonts w:ascii="Arial" w:hAnsi="Arial" w:cs="Arial"/>
                <w:i/>
                <w:iCs/>
                <w:sz w:val="20"/>
                <w:szCs w:val="20"/>
              </w:rPr>
              <w:t>aac</w:t>
            </w:r>
            <w:proofErr w:type="spellEnd"/>
            <w:r w:rsidRPr="00A06235">
              <w:rPr>
                <w:rFonts w:ascii="Arial" w:hAnsi="Arial" w:cs="Arial"/>
                <w:i/>
                <w:iCs/>
                <w:sz w:val="20"/>
                <w:szCs w:val="20"/>
              </w:rPr>
              <w:t>(3)IV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cassette; Apr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CA99DC" w14:textId="0CF3E306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1192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77D8E06" w14:textId="77777777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is study</w:t>
            </w:r>
          </w:p>
        </w:tc>
      </w:tr>
      <w:tr w:rsidR="00671916" w:rsidRPr="00A06235" w14:paraId="68BF1521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C8D18F" w14:textId="572A95BD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bfmS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-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glmS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-</w:t>
            </w:r>
            <w:r w:rsidRPr="00A06235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bscript"/>
                <w:lang w:eastAsia="en-GB"/>
                <w14:ligatures w14:val="none"/>
              </w:rPr>
              <w:t>[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vertAlign w:val="subscript"/>
                <w:lang w:eastAsia="en-GB"/>
                <w14:ligatures w14:val="none"/>
              </w:rPr>
              <w:t>bfmS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bscript"/>
                <w:lang w:eastAsia="en-GB"/>
                <w14:ligatures w14:val="none"/>
              </w:rPr>
              <w:t>]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-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bfmS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1C298D" w14:textId="508E9B8D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bfmS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transformed by natural transformation with PCR fragment inserted between </w:t>
            </w:r>
            <w:r w:rsidRPr="00A06235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glmS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and </w:t>
            </w:r>
            <w:proofErr w:type="spellStart"/>
            <w:r w:rsidRPr="00A06235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murI</w:t>
            </w:r>
            <w:proofErr w:type="spellEnd"/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, containing upstream intergenic region (77 bp) of 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bfmS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and 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bfmS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followed by </w:t>
            </w:r>
            <w:proofErr w:type="spellStart"/>
            <w:r w:rsidRPr="00A06235">
              <w:rPr>
                <w:rFonts w:ascii="Arial" w:hAnsi="Arial" w:cs="Arial"/>
                <w:i/>
                <w:iCs/>
                <w:sz w:val="20"/>
                <w:szCs w:val="20"/>
              </w:rPr>
              <w:t>aac</w:t>
            </w:r>
            <w:proofErr w:type="spellEnd"/>
            <w:r w:rsidRPr="00A06235">
              <w:rPr>
                <w:rFonts w:ascii="Arial" w:hAnsi="Arial" w:cs="Arial"/>
                <w:i/>
                <w:iCs/>
                <w:sz w:val="20"/>
                <w:szCs w:val="20"/>
              </w:rPr>
              <w:t>(3)IV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assette; Apr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72CE74" w14:textId="2E8C9548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1191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76715E1" w14:textId="77777777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is study</w:t>
            </w:r>
          </w:p>
        </w:tc>
      </w:tr>
      <w:tr w:rsidR="00671916" w:rsidRPr="00A06235" w14:paraId="0F1DC1CB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9A7C44" w14:textId="577FCDC7" w:rsidR="00671916" w:rsidRPr="00671916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671916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Δ</w:t>
            </w:r>
            <w:r w:rsidRPr="00671916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slA-tssB</w:t>
            </w:r>
            <w:r w:rsidRPr="00671916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-</w:t>
            </w:r>
            <w:r w:rsidRPr="00671916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msfgfp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9DF80D" w14:textId="19E47AC0" w:rsidR="00671916" w:rsidRPr="00671916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671916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A118 with </w:t>
            </w:r>
            <w:proofErr w:type="spellStart"/>
            <w:r w:rsidRPr="00671916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slA</w:t>
            </w:r>
            <w:proofErr w:type="spellEnd"/>
            <w:r w:rsidRPr="00671916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deleted carrying a translational fusion encoding </w:t>
            </w:r>
            <w:r w:rsidRPr="00671916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ssB-msfgfp</w:t>
            </w:r>
            <w:r w:rsidRPr="00671916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at native </w:t>
            </w:r>
            <w:r w:rsidRPr="00671916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ssB</w:t>
            </w:r>
            <w:r w:rsidRPr="00671916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locus using suicide plasmid pGP704-Sac-Kan-</w:t>
            </w:r>
            <w:r w:rsidRPr="00671916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ssB-msfgfp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41B8CE" w14:textId="157C53D9" w:rsidR="00671916" w:rsidRPr="00671916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671916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1476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15B8582" w14:textId="7C45A1D7" w:rsidR="00671916" w:rsidRPr="00671916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671916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is study</w:t>
            </w:r>
          </w:p>
        </w:tc>
      </w:tr>
      <w:tr w:rsidR="00671916" w:rsidRPr="00A06235" w14:paraId="761DE21F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A03C00" w14:textId="59B02B0B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bfmS</w:t>
            </w:r>
            <w:r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-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ssB-msfgfp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2A88C5" w14:textId="71F471B3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A118 with 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bfmS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deleted carrying translational fusion encoding 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ssB-msfgf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at native 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ssB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locus using suicide plasmid pGP704-Sac-Kan-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ssB-msfgfp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CDACF5" w14:textId="0BBAA8CA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1188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C71001B" w14:textId="77777777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is study</w:t>
            </w:r>
          </w:p>
        </w:tc>
      </w:tr>
      <w:tr w:rsidR="00671916" w:rsidRPr="00A06235" w14:paraId="0F52C920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78C90D" w14:textId="27CE98BC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bfmSΔitrA</w:t>
            </w:r>
            <w:r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-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ssB-msfgfp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C5F96C" w14:textId="3C454539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bfmS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carrying a translational fusion encoding 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ssB-msfgf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at native 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ssB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locus with 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itrA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deleted using suicide plasmid pGP704-Sac-Kan-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itrA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FE8E41" w14:textId="1EEF1C9F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1187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4A454B6" w14:textId="77777777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is study</w:t>
            </w:r>
          </w:p>
        </w:tc>
      </w:tr>
      <w:tr w:rsidR="00671916" w:rsidRPr="00A06235" w14:paraId="1733B64F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FA7F87" w14:textId="1CC4CF04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tslA 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FB5302" w14:textId="17E487C2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A118 with deleted </w:t>
            </w:r>
            <w:proofErr w:type="spellStart"/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slA</w:t>
            </w:r>
            <w:proofErr w:type="spellEnd"/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using suicide plasmid pGP704-Sac-Kan-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slA</w:t>
            </w:r>
            <w:r w:rsidRPr="00A06235" w:rsidDel="00A40A00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(plasmid from </w:t>
            </w:r>
            <w: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instrText xml:space="preserve"> ADDIN EN.CITE &lt;EndNote&gt;&lt;Cite&gt;&lt;Author&gt;Lin&lt;/Author&gt;&lt;Year&gt;2022&lt;/Year&gt;&lt;RecNum&gt;6021&lt;/RecNum&gt;&lt;DisplayText&gt;(Lin&lt;style face="italic"&gt; et al&lt;/style&gt;, 2022)&lt;/DisplayText&gt;&lt;record&gt;&lt;rec-number&gt;6021&lt;/rec-number&gt;&lt;foreign-keys&gt;&lt;key app="EN" db-id="sfa0zv5wrevxtferfwpv595xe2wzvew5rraf" timestamp="1712158780"&gt;6021&lt;/key&gt;&lt;/foreign-keys&gt;&lt;ref-type name="Journal Article"&gt;17&lt;/ref-type&gt;&lt;contributors&gt;&lt;authors&gt;&lt;author&gt;Lin, L.&lt;/author&gt;&lt;author&gt;Capozzoli, R.&lt;/author&gt;&lt;author&gt;Ferrand, A.&lt;/author&gt;&lt;author&gt;Plum, M.&lt;/author&gt;&lt;author&gt;Vettiger, A.&lt;/author&gt;&lt;author&gt;Basler, M.&lt;/author&gt;&lt;/authors&gt;&lt;/contributors&gt;&lt;auth-address&gt;Biozentrum, University of Basel, Basel, Switzerland.&amp;#xD;Biozentrum, Imaging Core Facility, University of Basel, Basel, Switzerland.&lt;/auth-address&gt;&lt;titles&gt;&lt;title&gt;Subcellular localization of Type VI secretion system assembly in response to cell-cell contact&lt;/title&gt;&lt;secondary-title&gt;EMBO J.&lt;/secondary-title&gt;&lt;/titles&gt;&lt;periodical&gt;&lt;full-title&gt;EMBO J.&lt;/full-title&gt;&lt;/periodical&gt;&lt;pages&gt;e108595&lt;/pages&gt;&lt;volume&gt;41&lt;/volume&gt;&lt;number&gt;13&lt;/number&gt;&lt;edition&gt;2022/06/01&lt;/edition&gt;&lt;keywords&gt;&lt;keyword&gt;Bacterial Proteins/genetics/metabolism&lt;/keyword&gt;&lt;keyword&gt;Protein Transport&lt;/keyword&gt;&lt;keyword&gt;*Type VI Secretion Systems/genetics/metabolism&lt;/keyword&gt;&lt;keyword&gt;cell-cell contact&lt;/keyword&gt;&lt;keyword&gt;cell-surface contact&lt;/keyword&gt;&lt;keyword&gt;dynamic localization&lt;/keyword&gt;&lt;keyword&gt;structured illumination microscopy&lt;/keyword&gt;&lt;keyword&gt;type VI secretion&lt;/keyword&gt;&lt;/keywords&gt;&lt;dates&gt;&lt;year&gt;2022&lt;/year&gt;&lt;pub-dates&gt;&lt;date&gt;Jul 4&lt;/date&gt;&lt;/pub-dates&gt;&lt;/dates&gt;&lt;isbn&gt;1460-2075 (Electronic)&amp;#xD;0261-4189 (Print)&amp;#xD;0261-4189 (Linking)&lt;/isbn&gt;&lt;accession-num&gt;35634969&lt;/accession-num&gt;&lt;urls&gt;&lt;related-urls&gt;&lt;url&gt;https://www.ncbi.nlm.nih.gov/pubmed/35634969&lt;/url&gt;&lt;/related-urls&gt;&lt;/urls&gt;&lt;custom2&gt;PMC9251886&lt;/custom2&gt;&lt;electronic-resource-num&gt;10.15252/embj.2021108595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fldChar w:fldCharType="separate"/>
            </w:r>
            <w: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(Lin</w:t>
            </w:r>
            <w:r w:rsidRPr="00656E4E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et al</w:t>
            </w:r>
            <w: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, 2022)</w:t>
            </w:r>
            <w: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fldChar w:fldCharType="end"/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, as listed below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AC3C09" w14:textId="1EC16359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1186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B87E39D" w14:textId="0D9D3EA0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This study </w:t>
            </w:r>
          </w:p>
        </w:tc>
      </w:tr>
      <w:tr w:rsidR="00671916" w:rsidRPr="00A06235" w14:paraId="522E395E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E5B7FC" w14:textId="45468819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 / pMMB67EH</w:t>
            </w:r>
          </w:p>
        </w:tc>
        <w:tc>
          <w:tcPr>
            <w:tcW w:w="7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D01CBB" w14:textId="3B1A2149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 carrying plasmid pMMB67EH; Am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 xml:space="preserve">R 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EB1822" w14:textId="491DE39E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1174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009C743" w14:textId="77777777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This study </w:t>
            </w:r>
          </w:p>
        </w:tc>
      </w:tr>
      <w:tr w:rsidR="00671916" w:rsidRPr="00A06235" w14:paraId="125AF5DF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5BB7CB" w14:textId="3DDFF109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hc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/ pMMB67EH</w:t>
            </w:r>
          </w:p>
        </w:tc>
        <w:tc>
          <w:tcPr>
            <w:tcW w:w="72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A6CF20" w14:textId="29C385CD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hc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carrying plasmid pMMB67EH ; Am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64B313" w14:textId="5C783CBB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1172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F36BF70" w14:textId="77777777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This study </w:t>
            </w:r>
          </w:p>
        </w:tc>
      </w:tr>
      <w:tr w:rsidR="00671916" w:rsidRPr="00A06235" w14:paraId="20F497B1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9718BE" w14:textId="532ECAD3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 / pMMB67EH-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hcp</w:t>
            </w:r>
          </w:p>
        </w:tc>
        <w:tc>
          <w:tcPr>
            <w:tcW w:w="724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9D1BB9" w14:textId="7A8E110B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 carrying plasmid pMMB67EH-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hc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; Am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3D54DB" w14:textId="0BBEC4E1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1173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EED4ECA" w14:textId="77777777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This study </w:t>
            </w:r>
          </w:p>
        </w:tc>
      </w:tr>
      <w:tr w:rsidR="00671916" w:rsidRPr="00A06235" w14:paraId="29E1671C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6C21F6" w14:textId="4527D15A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hc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/ pMMB67EH-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hcp</w:t>
            </w:r>
          </w:p>
        </w:tc>
        <w:tc>
          <w:tcPr>
            <w:tcW w:w="724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5FD134" w14:textId="705F3E33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hcp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arrying plasmid pMMB67EH-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hc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; Am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 xml:space="preserve">R 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E994E1" w14:textId="6DC4DAAC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1171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B013F2C" w14:textId="77777777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This study </w:t>
            </w:r>
          </w:p>
        </w:tc>
      </w:tr>
      <w:tr w:rsidR="00671916" w:rsidRPr="00A06235" w14:paraId="5FC50CE2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3D54D8" w14:textId="2397353A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lpX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::FRT-kan-FRT2</w:t>
            </w:r>
          </w:p>
        </w:tc>
        <w:tc>
          <w:tcPr>
            <w:tcW w:w="724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ECBABD" w14:textId="61F65A5A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A118 with 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clpX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and 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clpP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deleted by natural transformation with PCR fragment containing 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clpX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nd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clpP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replaced by FRT-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ph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-FRT2 cassette; Kan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C49717" w14:textId="4BCC8F69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1170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AE50A33" w14:textId="77777777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This study </w:t>
            </w:r>
          </w:p>
        </w:tc>
      </w:tr>
      <w:tr w:rsidR="00671916" w:rsidRPr="00A06235" w14:paraId="20A8006E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8C2972" w14:textId="7AE1A924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lon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::FRT-kan-FRT2</w:t>
            </w:r>
          </w:p>
        </w:tc>
        <w:tc>
          <w:tcPr>
            <w:tcW w:w="724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1ED11C" w14:textId="0A139CDA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A118 deleted for 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lon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by natural transformation with PCR fragment containing 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lon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replaced by FRT-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ph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-FRT2 cassette; Kan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48D8B7" w14:textId="4255EFD2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1179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FAED180" w14:textId="77777777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This study </w:t>
            </w:r>
          </w:p>
        </w:tc>
      </w:tr>
      <w:tr w:rsidR="00671916" w:rsidRPr="00A06235" w14:paraId="2AEA5FF1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254936" w14:textId="3E22B753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ssB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::</w:t>
            </w:r>
            <w:proofErr w:type="spellStart"/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FRT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lpXP</w:t>
            </w:r>
            <w:proofErr w:type="spellEnd"/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::FRT-kan-FRT2</w:t>
            </w:r>
          </w:p>
        </w:tc>
        <w:tc>
          <w:tcPr>
            <w:tcW w:w="724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7680DE" w14:textId="186EA196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ssB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::FRT deleted for 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lpX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and 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lp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genes by natural transformation with PCR fragment </w:t>
            </w:r>
            <w:r w:rsidRPr="00A06235">
              <w:rPr>
                <w:rFonts w:ascii="Arial" w:eastAsia="Times New Roman" w:hAnsi="Arial" w:cs="Arial"/>
                <w:kern w:val="0"/>
                <w:sz w:val="20"/>
                <w:szCs w:val="20"/>
                <w:lang w:eastAsia="en-GB"/>
                <w14:ligatures w14:val="none"/>
              </w:rPr>
              <w:t xml:space="preserve">containing </w:t>
            </w:r>
            <w:r w:rsidRPr="00A06235">
              <w:rPr>
                <w:rFonts w:ascii="Arial" w:eastAsia="Times New Roman" w:hAnsi="Arial" w:cs="Arial"/>
                <w:i/>
                <w:iCs/>
                <w:kern w:val="0"/>
                <w:sz w:val="20"/>
                <w:szCs w:val="20"/>
                <w:lang w:eastAsia="en-GB"/>
                <w14:ligatures w14:val="none"/>
              </w:rPr>
              <w:t xml:space="preserve">clpX </w:t>
            </w:r>
            <w:r w:rsidRPr="00A06235">
              <w:rPr>
                <w:rFonts w:ascii="Arial" w:eastAsia="Times New Roman" w:hAnsi="Arial" w:cs="Arial"/>
                <w:kern w:val="0"/>
                <w:sz w:val="20"/>
                <w:szCs w:val="20"/>
                <w:lang w:eastAsia="en-GB"/>
                <w14:ligatures w14:val="none"/>
              </w:rPr>
              <w:t>and</w:t>
            </w:r>
            <w:r w:rsidRPr="00A06235">
              <w:rPr>
                <w:rFonts w:ascii="Arial" w:eastAsia="Times New Roman" w:hAnsi="Arial" w:cs="Arial"/>
                <w:i/>
                <w:iCs/>
                <w:kern w:val="0"/>
                <w:sz w:val="20"/>
                <w:szCs w:val="20"/>
                <w:lang w:eastAsia="en-GB"/>
                <w14:ligatures w14:val="none"/>
              </w:rPr>
              <w:t xml:space="preserve"> clpP </w:t>
            </w:r>
            <w:r w:rsidRPr="00A06235">
              <w:rPr>
                <w:rFonts w:ascii="Arial" w:eastAsia="Times New Roman" w:hAnsi="Arial" w:cs="Arial"/>
                <w:kern w:val="0"/>
                <w:sz w:val="20"/>
                <w:szCs w:val="20"/>
                <w:lang w:eastAsia="en-GB"/>
                <w14:ligatures w14:val="none"/>
              </w:rPr>
              <w:t>replaced by FRT-</w:t>
            </w:r>
            <w:r w:rsidRPr="00A06235">
              <w:rPr>
                <w:rFonts w:ascii="Arial" w:eastAsia="Times New Roman" w:hAnsi="Arial" w:cs="Arial"/>
                <w:i/>
                <w:kern w:val="0"/>
                <w:sz w:val="20"/>
                <w:szCs w:val="20"/>
                <w:lang w:eastAsia="en-GB"/>
                <w14:ligatures w14:val="none"/>
              </w:rPr>
              <w:t>aph</w:t>
            </w:r>
            <w:r w:rsidRPr="00A06235">
              <w:rPr>
                <w:rFonts w:ascii="Arial" w:eastAsia="Times New Roman" w:hAnsi="Arial" w:cs="Arial"/>
                <w:kern w:val="0"/>
                <w:sz w:val="20"/>
                <w:szCs w:val="20"/>
                <w:lang w:eastAsia="en-GB"/>
                <w14:ligatures w14:val="none"/>
              </w:rPr>
              <w:t>-FRT2 cassette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; Kan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3AC633" w14:textId="68BBE961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1169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3D26E9E" w14:textId="77777777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This study </w:t>
            </w:r>
          </w:p>
        </w:tc>
      </w:tr>
      <w:tr w:rsidR="00671916" w:rsidRPr="00A06235" w14:paraId="313D55D7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6F7165" w14:textId="54DFBEB2" w:rsidR="00671916" w:rsidRPr="00A4572F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de-CH" w:eastAsia="en-GB"/>
                <w14:ligatures w14:val="none"/>
              </w:rPr>
            </w:pPr>
            <w:r w:rsidRPr="00A4572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de-CH" w:eastAsia="en-GB"/>
                <w14:ligatures w14:val="none"/>
              </w:rPr>
              <w:t>A118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Δ</w:t>
            </w:r>
            <w:proofErr w:type="gramStart"/>
            <w:r w:rsidRPr="00A4572F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de-CH" w:eastAsia="en-GB"/>
                <w14:ligatures w14:val="none"/>
              </w:rPr>
              <w:t>tssB</w:t>
            </w:r>
            <w:r w:rsidRPr="00A4572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de-CH" w:eastAsia="en-GB"/>
                <w14:ligatures w14:val="none"/>
              </w:rPr>
              <w:t>::</w:t>
            </w:r>
            <w:proofErr w:type="gramEnd"/>
            <w:r w:rsidRPr="00A4572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de-CH" w:eastAsia="en-GB"/>
                <w14:ligatures w14:val="none"/>
              </w:rPr>
              <w:t>FRT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Δ</w:t>
            </w:r>
            <w:r w:rsidRPr="00A4572F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de-CH" w:eastAsia="en-GB"/>
                <w14:ligatures w14:val="none"/>
              </w:rPr>
              <w:t>lon</w:t>
            </w:r>
            <w:r w:rsidRPr="00A4572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de-CH" w:eastAsia="en-GB"/>
                <w14:ligatures w14:val="none"/>
              </w:rPr>
              <w:t>::FRT-kan-FRT2</w:t>
            </w:r>
          </w:p>
        </w:tc>
        <w:tc>
          <w:tcPr>
            <w:tcW w:w="724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5E2F85" w14:textId="6463E7CC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ssB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::FRT deleted for 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lon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by natural transformation with PCR fragment containing 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lon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replaced by FRT-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ph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-FRT2 cassette; Kan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51D6A8" w14:textId="6F658ECE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1178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0A4E6F6" w14:textId="77777777" w:rsidR="00671916" w:rsidRPr="00A06235" w:rsidRDefault="00671916" w:rsidP="00671916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This study </w:t>
            </w:r>
          </w:p>
        </w:tc>
      </w:tr>
      <w:tr w:rsidR="002341A9" w:rsidRPr="00335715" w14:paraId="459E5A5E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8948833" w14:textId="679771A1" w:rsidR="002341A9" w:rsidRPr="0033571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de-CH" w:eastAsia="en-GB"/>
                <w14:ligatures w14:val="none"/>
              </w:rPr>
            </w:pPr>
            <w:r w:rsidRPr="0033571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Δ</w:t>
            </w:r>
            <w:r w:rsidRPr="0033571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hcp</w:t>
            </w:r>
            <w:r w:rsidRPr="0033571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/ pMMB67EH-</w:t>
            </w:r>
            <w:r w:rsidRPr="0033571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hcp</w:t>
            </w:r>
            <w:r w:rsidRPr="0033571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CTDΔ11</w:t>
            </w:r>
          </w:p>
        </w:tc>
        <w:tc>
          <w:tcPr>
            <w:tcW w:w="724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39D43C" w14:textId="10E953CB" w:rsidR="002341A9" w:rsidRPr="0033571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33571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Δ</w:t>
            </w:r>
            <w:r w:rsidRPr="0033571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hcp</w:t>
            </w:r>
            <w:r w:rsidRPr="0033571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carrying plasmid pMMB67EH-</w:t>
            </w:r>
            <w:r w:rsidRPr="0033571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hcp</w:t>
            </w:r>
            <w:r w:rsidRPr="0033571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 xml:space="preserve"> CTDΔ11</w:t>
            </w:r>
            <w:r w:rsidRPr="0033571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; Amp</w:t>
            </w:r>
            <w:r w:rsidRPr="0033571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8FD51F" w14:textId="2A67C236" w:rsidR="002341A9" w:rsidRPr="00335715" w:rsidRDefault="00FC0119" w:rsidP="002341A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33571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2025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6EFB923" w14:textId="57F44C29" w:rsidR="002341A9" w:rsidRPr="0033571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33571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This study </w:t>
            </w:r>
          </w:p>
        </w:tc>
      </w:tr>
      <w:tr w:rsidR="002341A9" w:rsidRPr="00335715" w14:paraId="75F29B8C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41566C0" w14:textId="18978233" w:rsidR="002341A9" w:rsidRPr="0033571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de-CH" w:eastAsia="en-GB"/>
                <w14:ligatures w14:val="none"/>
              </w:rPr>
            </w:pPr>
            <w:r w:rsidRPr="0033571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Δ</w:t>
            </w:r>
            <w:r w:rsidRPr="0033571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hcp</w:t>
            </w:r>
            <w:r w:rsidRPr="0033571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/ pMMB67EH-</w:t>
            </w:r>
            <w:r w:rsidR="00335715" w:rsidRPr="0033571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hcp</w:t>
            </w:r>
            <w:r w:rsidR="00335715" w:rsidRPr="0033571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[A166D/A167D]</w:t>
            </w:r>
          </w:p>
        </w:tc>
        <w:tc>
          <w:tcPr>
            <w:tcW w:w="724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139D55" w14:textId="31B0E9DF" w:rsidR="002341A9" w:rsidRPr="0033571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33571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Δ</w:t>
            </w:r>
            <w:r w:rsidRPr="0033571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hcp</w:t>
            </w:r>
            <w:r w:rsidRPr="0033571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carrying plasmid pMMB67EH-</w:t>
            </w:r>
            <w:r w:rsidR="00335715" w:rsidRPr="0033571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hcp</w:t>
            </w:r>
            <w:r w:rsidR="00335715" w:rsidRPr="0033571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[A166D/A167D]</w:t>
            </w:r>
            <w:r w:rsidRPr="0033571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; Amp</w:t>
            </w:r>
            <w:r w:rsidRPr="0033571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878797" w14:textId="13F883E2" w:rsidR="002341A9" w:rsidRPr="00335715" w:rsidRDefault="00FC0119" w:rsidP="002341A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33571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2026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D699129" w14:textId="3162E991" w:rsidR="002341A9" w:rsidRPr="0033571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33571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This study </w:t>
            </w:r>
          </w:p>
        </w:tc>
      </w:tr>
      <w:tr w:rsidR="002341A9" w:rsidRPr="00DD4F13" w14:paraId="40A35EE2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FF372BA" w14:textId="7F4C5EF8" w:rsidR="002341A9" w:rsidRPr="00DD4F13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de-CH" w:eastAsia="en-GB"/>
                <w14:ligatures w14:val="none"/>
              </w:rPr>
            </w:pPr>
            <w:r w:rsidRPr="00DD4F13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Δ</w:t>
            </w:r>
            <w:r w:rsidRPr="00DD4F13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bfmS</w:t>
            </w:r>
            <w:r w:rsidRPr="00DD4F13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Δ</w:t>
            </w:r>
            <w:r w:rsidRPr="00DD4F13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lpXP</w:t>
            </w:r>
            <w:r w:rsidRPr="00DD4F13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::FRT-kan-FRT2</w:t>
            </w:r>
          </w:p>
        </w:tc>
        <w:tc>
          <w:tcPr>
            <w:tcW w:w="724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8544C0" w14:textId="1F116835" w:rsidR="002341A9" w:rsidRPr="00DD4F13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DD4F13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18Δ</w:t>
            </w:r>
            <w:r w:rsidRPr="00DD4F13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bfmS</w:t>
            </w:r>
            <w:r w:rsidRPr="00DD4F13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deleted for </w:t>
            </w:r>
            <w:r w:rsidRPr="00DD4F13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lpX</w:t>
            </w:r>
            <w:r w:rsidRPr="00DD4F13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and </w:t>
            </w:r>
            <w:r w:rsidRPr="00DD4F13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lpP</w:t>
            </w:r>
            <w:r w:rsidRPr="00DD4F13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by natural transformation with PCR fragment </w:t>
            </w:r>
            <w:r w:rsidRPr="00DD4F13">
              <w:rPr>
                <w:rFonts w:ascii="Arial" w:eastAsia="Times New Roman" w:hAnsi="Arial" w:cs="Arial"/>
                <w:kern w:val="0"/>
                <w:sz w:val="20"/>
                <w:szCs w:val="20"/>
                <w:lang w:eastAsia="en-GB"/>
                <w14:ligatures w14:val="none"/>
              </w:rPr>
              <w:t xml:space="preserve">containing </w:t>
            </w:r>
            <w:r w:rsidRPr="00DD4F13">
              <w:rPr>
                <w:rFonts w:ascii="Arial" w:eastAsia="Times New Roman" w:hAnsi="Arial" w:cs="Arial"/>
                <w:i/>
                <w:iCs/>
                <w:kern w:val="0"/>
                <w:sz w:val="20"/>
                <w:szCs w:val="20"/>
                <w:lang w:eastAsia="en-GB"/>
                <w14:ligatures w14:val="none"/>
              </w:rPr>
              <w:t>clpX</w:t>
            </w:r>
            <w:r w:rsidR="00DD4F13" w:rsidRPr="00DD4F13">
              <w:rPr>
                <w:rFonts w:ascii="Arial" w:eastAsia="Times New Roman" w:hAnsi="Arial" w:cs="Arial"/>
                <w:i/>
                <w:iCs/>
                <w:kern w:val="0"/>
                <w:sz w:val="20"/>
                <w:szCs w:val="20"/>
                <w:lang w:eastAsia="en-GB"/>
                <w14:ligatures w14:val="none"/>
              </w:rPr>
              <w:t>P</w:t>
            </w:r>
            <w:r w:rsidRPr="00DD4F13">
              <w:rPr>
                <w:rFonts w:ascii="Arial" w:eastAsia="Times New Roman" w:hAnsi="Arial" w:cs="Arial"/>
                <w:i/>
                <w:iCs/>
                <w:kern w:val="0"/>
                <w:sz w:val="20"/>
                <w:szCs w:val="20"/>
                <w:lang w:eastAsia="en-GB"/>
                <w14:ligatures w14:val="none"/>
              </w:rPr>
              <w:t xml:space="preserve"> </w:t>
            </w:r>
            <w:r w:rsidRPr="00DD4F13">
              <w:rPr>
                <w:rFonts w:ascii="Arial" w:eastAsia="Times New Roman" w:hAnsi="Arial" w:cs="Arial"/>
                <w:kern w:val="0"/>
                <w:sz w:val="20"/>
                <w:szCs w:val="20"/>
                <w:lang w:eastAsia="en-GB"/>
                <w14:ligatures w14:val="none"/>
              </w:rPr>
              <w:t>replaced by FRT-</w:t>
            </w:r>
            <w:r w:rsidRPr="00DD4F13">
              <w:rPr>
                <w:rFonts w:ascii="Arial" w:eastAsia="Times New Roman" w:hAnsi="Arial" w:cs="Arial"/>
                <w:i/>
                <w:kern w:val="0"/>
                <w:sz w:val="20"/>
                <w:szCs w:val="20"/>
                <w:lang w:eastAsia="en-GB"/>
                <w14:ligatures w14:val="none"/>
              </w:rPr>
              <w:t>aph</w:t>
            </w:r>
            <w:r w:rsidRPr="00DD4F13">
              <w:rPr>
                <w:rFonts w:ascii="Arial" w:eastAsia="Times New Roman" w:hAnsi="Arial" w:cs="Arial"/>
                <w:kern w:val="0"/>
                <w:sz w:val="20"/>
                <w:szCs w:val="20"/>
                <w:lang w:eastAsia="en-GB"/>
                <w14:ligatures w14:val="none"/>
              </w:rPr>
              <w:t>-FRT2 cassette</w:t>
            </w:r>
            <w:r w:rsidRPr="00DD4F13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; Kan</w:t>
            </w:r>
            <w:r w:rsidRPr="00DD4F13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AB6B44" w14:textId="6A588CC3" w:rsidR="002341A9" w:rsidRPr="00DD4F13" w:rsidRDefault="00FC0119" w:rsidP="002341A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D4F13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2019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33EF0AA" w14:textId="67B8C85D" w:rsidR="002341A9" w:rsidRPr="00DD4F13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D4F13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This study </w:t>
            </w:r>
          </w:p>
        </w:tc>
      </w:tr>
      <w:tr w:rsidR="002341A9" w:rsidRPr="00A06235" w14:paraId="1EEE8A56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4C76AF4" w14:textId="7CC5CD21" w:rsidR="002341A9" w:rsidRPr="00DD4F13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de-CH" w:eastAsia="en-GB"/>
                <w14:ligatures w14:val="none"/>
              </w:rPr>
            </w:pPr>
            <w:r w:rsidRPr="00DD4F13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de-CH" w:eastAsia="en-GB"/>
                <w14:ligatures w14:val="none"/>
              </w:rPr>
              <w:lastRenderedPageBreak/>
              <w:t>A118</w:t>
            </w:r>
            <w:r w:rsidRPr="00DD4F13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Δ</w:t>
            </w:r>
            <w:r w:rsidRPr="00DD4F13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pglL</w:t>
            </w:r>
          </w:p>
        </w:tc>
        <w:tc>
          <w:tcPr>
            <w:tcW w:w="724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5EF578" w14:textId="08286526" w:rsidR="002341A9" w:rsidRPr="00DD4F13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DD4F13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A118 with </w:t>
            </w:r>
            <w:r w:rsidRPr="00DD4F13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pglL</w:t>
            </w:r>
            <w:r w:rsidRPr="00DD4F13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deleted using suicide plasmid pGP704-Sac-Kan-Δ</w:t>
            </w:r>
            <w:r w:rsidRPr="00DD4F13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pglL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FBECD7" w14:textId="6D66AAD0" w:rsidR="002341A9" w:rsidRPr="00DD4F13" w:rsidRDefault="00FC0119" w:rsidP="002341A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D4F13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2021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5B9AB53" w14:textId="2EF8A883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DD4F13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is study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</w:t>
            </w:r>
          </w:p>
        </w:tc>
      </w:tr>
      <w:tr w:rsidR="002341A9" w:rsidRPr="00A06235" w14:paraId="399BF84D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12F738" w14:textId="26A3A0CF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29D2</w:t>
            </w:r>
          </w:p>
        </w:tc>
        <w:tc>
          <w:tcPr>
            <w:tcW w:w="724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A2D838" w14:textId="75460B40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Wild type; Am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4D8AA7" w14:textId="77777777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8581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2CCE5E2" w14:textId="6E67E130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begin">
                <w:fldData xml:space="preserve">PEVuZE5vdGU+PENpdGU+PEF1dGhvcj5XaWxoYXJtPC9BdXRob3I+PFllYXI+MjAxNzwvWWVhcj48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</w:fldData>
              </w:fldChar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begin">
                <w:fldData xml:space="preserve">PEVuZE5vdGU+PENpdGU+PEF1dGhvcj5XaWxoYXJtPC9BdXRob3I+PFllYXI+MjAxNzwvWWVhcj48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</w:fldData>
              </w:fldChar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separate"/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(Wilharm</w:t>
            </w:r>
            <w:r w:rsidRPr="00656E4E">
              <w:rPr>
                <w:rFonts w:ascii="Arial" w:eastAsia="Times New Roman" w:hAnsi="Arial" w:cs="Arial"/>
                <w:i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et al</w: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, 2017)</w: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end"/>
            </w:r>
          </w:p>
        </w:tc>
      </w:tr>
      <w:tr w:rsidR="002341A9" w:rsidRPr="00A06235" w14:paraId="30780BCF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917CB6" w14:textId="6E5CFF7C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29D2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ssB::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FRT-kan-FRT2</w:t>
            </w:r>
          </w:p>
        </w:tc>
        <w:tc>
          <w:tcPr>
            <w:tcW w:w="724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6A2AAE" w14:textId="4299363D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29D2 deleted for 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tssB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by natural transformation with PCR fragment containing 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tssB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replaced by FRT-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ph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-FRT2 cassette; Kan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F449E0" w14:textId="435D3890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1177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0C2E92B" w14:textId="77777777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This study </w:t>
            </w:r>
          </w:p>
        </w:tc>
      </w:tr>
      <w:tr w:rsidR="002341A9" w:rsidRPr="00A06235" w14:paraId="70FD9F18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69E157" w14:textId="00C23388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29D2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bfmS</w:t>
            </w:r>
          </w:p>
        </w:tc>
        <w:tc>
          <w:tcPr>
            <w:tcW w:w="724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F6719D" w14:textId="6EFA177E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29D2 with 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bfmS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deleted using suicide plasmid pGP704-Sac-Kan-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bfmS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7177EA" w14:textId="25C7D9EB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1168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1122AB8" w14:textId="77777777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This study </w:t>
            </w:r>
          </w:p>
        </w:tc>
      </w:tr>
      <w:tr w:rsidR="002341A9" w:rsidRPr="00A06235" w14:paraId="21F934A0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CD5C25" w14:textId="353FA912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86II/2C</w:t>
            </w:r>
          </w:p>
        </w:tc>
        <w:tc>
          <w:tcPr>
            <w:tcW w:w="724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54DE2A" w14:textId="47AD61FF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Wild type; Am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DBF296" w14:textId="77777777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8581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FF62BBF" w14:textId="55B44161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begin">
                <w:fldData xml:space="preserve">PEVuZE5vdGU+PENpdGU+PEF1dGhvcj5XaWxoYXJtPC9BdXRob3I+PFllYXI+MjAxNzwvWWVhcj48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</w:fldData>
              </w:fldChar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begin">
                <w:fldData xml:space="preserve">PEVuZE5vdGU+PENpdGU+PEF1dGhvcj5XaWxoYXJtPC9BdXRob3I+PFllYXI+MjAxNzwvWWVhcj48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</w:fldData>
              </w:fldChar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separate"/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(Wilharm</w:t>
            </w:r>
            <w:r w:rsidRPr="00656E4E">
              <w:rPr>
                <w:rFonts w:ascii="Arial" w:eastAsia="Times New Roman" w:hAnsi="Arial" w:cs="Arial"/>
                <w:i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et al.</w: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, 2017)</w: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end"/>
            </w:r>
          </w:p>
        </w:tc>
      </w:tr>
      <w:tr w:rsidR="002341A9" w:rsidRPr="00A06235" w14:paraId="09618AC4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64A9E0" w14:textId="6645E803" w:rsidR="002341A9" w:rsidRPr="00A4572F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de-CH" w:eastAsia="en-GB"/>
                <w14:ligatures w14:val="none"/>
              </w:rPr>
            </w:pPr>
            <w:r w:rsidRPr="00A4572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de-CH" w:eastAsia="en-GB"/>
                <w14:ligatures w14:val="none"/>
              </w:rPr>
              <w:t>86II/2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Δ</w:t>
            </w:r>
            <w:proofErr w:type="gramStart"/>
            <w:r w:rsidRPr="00A4572F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de-CH" w:eastAsia="en-GB"/>
                <w14:ligatures w14:val="none"/>
              </w:rPr>
              <w:t>tssB::</w:t>
            </w:r>
            <w:proofErr w:type="gramEnd"/>
            <w:r w:rsidRPr="00A4572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de-CH" w:eastAsia="en-GB"/>
                <w14:ligatures w14:val="none"/>
              </w:rPr>
              <w:t>FRT-kan-FRT</w:t>
            </w:r>
          </w:p>
        </w:tc>
        <w:tc>
          <w:tcPr>
            <w:tcW w:w="724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D5E8B7" w14:textId="526FB2D5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86II/2C deleted for 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tssB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by natural transformation with PCR fragment containing 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tssB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replaced by FRT-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ph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-FRT; Kan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4D9584" w14:textId="730F1C91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1176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06DA50D" w14:textId="77777777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This study </w:t>
            </w:r>
          </w:p>
        </w:tc>
      </w:tr>
      <w:tr w:rsidR="002341A9" w:rsidRPr="00A06235" w14:paraId="5CC4B6B6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1526AA" w14:textId="22E2A394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86II/2C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bfmS</w:t>
            </w:r>
          </w:p>
        </w:tc>
        <w:tc>
          <w:tcPr>
            <w:tcW w:w="724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794C92" w14:textId="79324570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86II/2C with 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bfmS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deleted using suicide plasmid pGP704-Sac-Kan-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bfmS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7B4233" w14:textId="2F9B3B03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1167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7A76B1B" w14:textId="77777777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This study </w:t>
            </w:r>
          </w:p>
        </w:tc>
      </w:tr>
      <w:tr w:rsidR="002341A9" w:rsidRPr="007D3B47" w14:paraId="4832918C" w14:textId="77777777" w:rsidTr="007D3B47">
        <w:trPr>
          <w:trHeight w:val="541"/>
        </w:trPr>
        <w:tc>
          <w:tcPr>
            <w:tcW w:w="13950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1A23E09" w14:textId="7C087F4C" w:rsidR="002341A9" w:rsidRPr="007D3B47" w:rsidRDefault="002341A9" w:rsidP="002341A9">
            <w:pPr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7D3B47"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Enterobacter cloacae</w:t>
            </w:r>
          </w:p>
        </w:tc>
      </w:tr>
      <w:tr w:rsidR="002341A9" w:rsidRPr="00A06235" w14:paraId="06FBD45A" w14:textId="77777777" w:rsidTr="00A06235">
        <w:trPr>
          <w:trHeight w:val="34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067D21" w14:textId="540A9808" w:rsidR="002341A9" w:rsidRPr="00A06235" w:rsidRDefault="002341A9" w:rsidP="002341A9">
            <w:pPr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ERR2221156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FB350E" w14:textId="13E3B5A8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Enterobacter cloacae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commensal ERR2221156 from HBC collection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2F1A4C" w14:textId="77777777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8341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810C901" w14:textId="1ADBF11F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begin">
                <w:fldData xml:space="preserve">PEVuZE5vdGU+PENpdGU+PEF1dGhvcj5Gb3JzdGVyPC9BdXRob3I+PFllYXI+MjAxOTwvWWVhcj48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</w:fldData>
              </w:fldChar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begin">
                <w:fldData xml:space="preserve">PEVuZE5vdGU+PENpdGU+PEF1dGhvcj5Gb3JzdGVyPC9BdXRob3I+PFllYXI+MjAxOTwvWWVhcj48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</w:fldData>
              </w:fldChar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separate"/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(Forster</w:t>
            </w:r>
            <w:r w:rsidRPr="00656E4E">
              <w:rPr>
                <w:rFonts w:ascii="Arial" w:eastAsia="Times New Roman" w:hAnsi="Arial" w:cs="Arial"/>
                <w:i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et al</w: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, 2019)</w: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end"/>
            </w:r>
          </w:p>
        </w:tc>
      </w:tr>
      <w:tr w:rsidR="002341A9" w:rsidRPr="00A06235" w14:paraId="41648F25" w14:textId="77777777" w:rsidTr="00A06235">
        <w:trPr>
          <w:trHeight w:val="34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0E41E3" w14:textId="690E1133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ERR2221156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ssB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0255FD" w14:textId="0DFECFD0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ERR2221156 deleted for 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ssB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A9B16A" w14:textId="77777777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9173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907F590" w14:textId="6F9490A2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instrText xml:space="preserve"> ADDIN EN.CITE &lt;EndNote&gt;&lt;Cite&gt;&lt;Author&gt;Flaugnatti&lt;/Author&gt;&lt;Year&gt;2021&lt;/Year&gt;&lt;RecNum&gt;5860&lt;/RecNum&gt;&lt;DisplayText&gt;(Flaugnatti&lt;style face="italic"&gt; et al&lt;/style&gt;, 2021)&lt;/DisplayText&gt;&lt;record&gt;&lt;rec-number&gt;5860&lt;/rec-number&gt;&lt;foreign-keys&gt;&lt;key app="EN" db-id="sfa0zv5wrevxtferfwpv595xe2wzvew5rraf" timestamp="1634137024"&gt;5860&lt;/key&gt;&lt;/foreign-keys&gt;&lt;ref-type name="Journal Article"&gt;17&lt;/ref-type&gt;&lt;contributors&gt;&lt;authors&gt;&lt;author&gt;Flaugnatti, Nicolas&lt;/author&gt;&lt;author&gt;Isaac, Sandrine&lt;/author&gt;&lt;author&gt;Lemos Rocha, Leonardo F.&lt;/author&gt;&lt;author&gt;Stutzmann, Sandrine&lt;/author&gt;&lt;author&gt;Rendueles, Olaya&lt;/author&gt;&lt;author&gt;Stoudmann, Candice&lt;/author&gt;&lt;author&gt;Vesel, Nina&lt;/author&gt;&lt;author&gt;Garcia-Garcera, Marc&lt;/author&gt;&lt;author&gt;Buffet, Amandine&lt;/author&gt;&lt;author&gt;Sana, Thibault G.&lt;/author&gt;&lt;author&gt;Rocha, Eduardo P. C.&lt;/author&gt;&lt;author&gt;Blokesch, Melanie&lt;/author&gt;&lt;/authors&gt;&lt;/contributors&gt;&lt;titles&gt;&lt;title&gt;Human commensal gut Proteobacteria withstand type VI secretion attacks through immunity protein-independent mechanisms&lt;/title&gt;&lt;secondary-title&gt;Nat. Commun.&lt;/secondary-title&gt;&lt;/titles&gt;&lt;periodical&gt;&lt;full-title&gt;Nat. Commun.&lt;/full-title&gt;&lt;/periodical&gt;&lt;pages&gt;5751&lt;/pages&gt;&lt;volume&gt;12&lt;/volume&gt;&lt;number&gt;1&lt;/number&gt;&lt;dates&gt;&lt;year&gt;2021&lt;/year&gt;&lt;pub-dates&gt;&lt;date&gt;2021/10/01&lt;/date&gt;&lt;/pub-dates&gt;&lt;/dates&gt;&lt;isbn&gt;2041-1723&lt;/isbn&gt;&lt;urls&gt;&lt;related-urls&gt;&lt;url&gt;https://doi.org/10.1038/s41467-021-26041-0&lt;/url&gt;&lt;/related-urls&gt;&lt;/urls&gt;&lt;electronic-resource-num&gt;10.1038/s41467-021-26041-0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separate"/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(Flaugnatti</w:t>
            </w:r>
            <w:r w:rsidRPr="00656E4E">
              <w:rPr>
                <w:rFonts w:ascii="Arial" w:eastAsia="Times New Roman" w:hAnsi="Arial" w:cs="Arial"/>
                <w:i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et al</w: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, 2021)</w: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end"/>
            </w:r>
          </w:p>
        </w:tc>
      </w:tr>
      <w:tr w:rsidR="005E5902" w:rsidRPr="00A06235" w14:paraId="24135754" w14:textId="77777777" w:rsidTr="00A06235">
        <w:trPr>
          <w:trHeight w:val="34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71C3914" w14:textId="04CF1576" w:rsidR="005E5902" w:rsidRPr="00A06235" w:rsidRDefault="005E5902" w:rsidP="005E5902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ERR2221156</w:t>
            </w:r>
            <w: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/ pBAD(kan)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C68F88" w14:textId="71E73C31" w:rsidR="005E5902" w:rsidRPr="00A06235" w:rsidRDefault="005E5902" w:rsidP="005E5902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Enterobacter cloacae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commensal ERR2221156 from HBC collection</w:t>
            </w:r>
            <w: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carrying plasmid pBAD(kan); Kan</w:t>
            </w:r>
            <w:r w:rsidRPr="0033571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C7D1C7C" w14:textId="4ECBE735" w:rsidR="005E5902" w:rsidRPr="00A06235" w:rsidRDefault="005E5902" w:rsidP="005E5902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9179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6BAB735" w14:textId="79FF6390" w:rsidR="005E5902" w:rsidRDefault="005E5902" w:rsidP="005E5902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instrText xml:space="preserve"> ADDIN EN.CITE &lt;EndNote&gt;&lt;Cite&gt;&lt;Author&gt;Flaugnatti&lt;/Author&gt;&lt;Year&gt;2021&lt;/Year&gt;&lt;RecNum&gt;5860&lt;/RecNum&gt;&lt;DisplayText&gt;(Flaugnatti&lt;style face="italic"&gt; et al&lt;/style&gt;, 2021)&lt;/DisplayText&gt;&lt;record&gt;&lt;rec-number&gt;5860&lt;/rec-number&gt;&lt;foreign-keys&gt;&lt;key app="EN" db-id="sfa0zv5wrevxtferfwpv595xe2wzvew5rraf" timestamp="1634137024"&gt;5860&lt;/key&gt;&lt;/foreign-keys&gt;&lt;ref-type name="Journal Article"&gt;17&lt;/ref-type&gt;&lt;contributors&gt;&lt;authors&gt;&lt;author&gt;Flaugnatti, Nicolas&lt;/author&gt;&lt;author&gt;Isaac, Sandrine&lt;/author&gt;&lt;author&gt;Lemos Rocha, Leonardo F.&lt;/author&gt;&lt;author&gt;Stutzmann, Sandrine&lt;/author&gt;&lt;author&gt;Rendueles, Olaya&lt;/author&gt;&lt;author&gt;Stoudmann, Candice&lt;/author&gt;&lt;author&gt;Vesel, Nina&lt;/author&gt;&lt;author&gt;Garcia-Garcera, Marc&lt;/author&gt;&lt;author&gt;Buffet, Amandine&lt;/author&gt;&lt;author&gt;Sana, Thibault G.&lt;/author&gt;&lt;author&gt;Rocha, Eduardo P. C.&lt;/author&gt;&lt;author&gt;Blokesch, Melanie&lt;/author&gt;&lt;/authors&gt;&lt;/contributors&gt;&lt;titles&gt;&lt;title&gt;Human commensal gut Proteobacteria withstand type VI secretion attacks through immunity protein-independent mechanisms&lt;/title&gt;&lt;secondary-title&gt;Nat. Commun.&lt;/secondary-title&gt;&lt;/titles&gt;&lt;periodical&gt;&lt;full-title&gt;Nat. Commun.&lt;/full-title&gt;&lt;/periodical&gt;&lt;pages&gt;5751&lt;/pages&gt;&lt;volume&gt;12&lt;/volume&gt;&lt;number&gt;1&lt;/number&gt;&lt;dates&gt;&lt;year&gt;2021&lt;/year&gt;&lt;pub-dates&gt;&lt;date&gt;2021/10/01&lt;/date&gt;&lt;/pub-dates&gt;&lt;/dates&gt;&lt;isbn&gt;2041-1723&lt;/isbn&gt;&lt;urls&gt;&lt;related-urls&gt;&lt;url&gt;https://doi.org/10.1038/s41467-021-26041-0&lt;/url&gt;&lt;/related-urls&gt;&lt;/urls&gt;&lt;electronic-resource-num&gt;10.1038/s41467-021-26041-0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separate"/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(Flaugnatti</w:t>
            </w:r>
            <w:r w:rsidRPr="00656E4E">
              <w:rPr>
                <w:rFonts w:ascii="Arial" w:eastAsia="Times New Roman" w:hAnsi="Arial" w:cs="Arial"/>
                <w:i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et al</w: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, 2021)</w: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end"/>
            </w:r>
          </w:p>
        </w:tc>
      </w:tr>
      <w:tr w:rsidR="005E5902" w:rsidRPr="00A06235" w14:paraId="40103E64" w14:textId="77777777" w:rsidTr="00A06235">
        <w:trPr>
          <w:trHeight w:val="34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523D9CD" w14:textId="4414F4B2" w:rsidR="005E5902" w:rsidRPr="00A06235" w:rsidRDefault="005E5902" w:rsidP="005E5902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ERR2221156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ssB</w:t>
            </w:r>
            <w: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/ pBAD(kan)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67375B" w14:textId="3AB18895" w:rsidR="005E5902" w:rsidRPr="00A06235" w:rsidRDefault="005E5902" w:rsidP="005E5902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ERR2221156 deleted for 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ssB</w:t>
            </w:r>
            <w:r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</w:t>
            </w:r>
            <w: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nd carrying plasmid pBAD(kan); Kan</w:t>
            </w:r>
            <w:r w:rsidRPr="007865B9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1C38C81" w14:textId="37AB0126" w:rsidR="005E5902" w:rsidRPr="00A06235" w:rsidRDefault="005E5902" w:rsidP="005E5902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9180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5F200A9" w14:textId="4ADC9D5B" w:rsidR="005E5902" w:rsidRDefault="005E5902" w:rsidP="005E5902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instrText xml:space="preserve"> ADDIN EN.CITE &lt;EndNote&gt;&lt;Cite&gt;&lt;Author&gt;Flaugnatti&lt;/Author&gt;&lt;Year&gt;2021&lt;/Year&gt;&lt;RecNum&gt;5860&lt;/RecNum&gt;&lt;DisplayText&gt;(Flaugnatti&lt;style face="italic"&gt; et al&lt;/style&gt;, 2021)&lt;/DisplayText&gt;&lt;record&gt;&lt;rec-number&gt;5860&lt;/rec-number&gt;&lt;foreign-keys&gt;&lt;key app="EN" db-id="sfa0zv5wrevxtferfwpv595xe2wzvew5rraf" timestamp="1634137024"&gt;5860&lt;/key&gt;&lt;/foreign-keys&gt;&lt;ref-type name="Journal Article"&gt;17&lt;/ref-type&gt;&lt;contributors&gt;&lt;authors&gt;&lt;author&gt;Flaugnatti, Nicolas&lt;/author&gt;&lt;author&gt;Isaac, Sandrine&lt;/author&gt;&lt;author&gt;Lemos Rocha, Leonardo F.&lt;/author&gt;&lt;author&gt;Stutzmann, Sandrine&lt;/author&gt;&lt;author&gt;Rendueles, Olaya&lt;/author&gt;&lt;author&gt;Stoudmann, Candice&lt;/author&gt;&lt;author&gt;Vesel, Nina&lt;/author&gt;&lt;author&gt;Garcia-Garcera, Marc&lt;/author&gt;&lt;author&gt;Buffet, Amandine&lt;/author&gt;&lt;author&gt;Sana, Thibault G.&lt;/author&gt;&lt;author&gt;Rocha, Eduardo P. C.&lt;/author&gt;&lt;author&gt;Blokesch, Melanie&lt;/author&gt;&lt;/authors&gt;&lt;/contributors&gt;&lt;titles&gt;&lt;title&gt;Human commensal gut Proteobacteria withstand type VI secretion attacks through immunity protein-independent mechanisms&lt;/title&gt;&lt;secondary-title&gt;Nat. Commun.&lt;/secondary-title&gt;&lt;/titles&gt;&lt;periodical&gt;&lt;full-title&gt;Nat. Commun.&lt;/full-title&gt;&lt;/periodical&gt;&lt;pages&gt;5751&lt;/pages&gt;&lt;volume&gt;12&lt;/volume&gt;&lt;number&gt;1&lt;/number&gt;&lt;dates&gt;&lt;year&gt;2021&lt;/year&gt;&lt;pub-dates&gt;&lt;date&gt;2021/10/01&lt;/date&gt;&lt;/pub-dates&gt;&lt;/dates&gt;&lt;isbn&gt;2041-1723&lt;/isbn&gt;&lt;urls&gt;&lt;related-urls&gt;&lt;url&gt;https://doi.org/10.1038/s41467-021-26041-0&lt;/url&gt;&lt;/related-urls&gt;&lt;/urls&gt;&lt;electronic-resource-num&gt;10.1038/s41467-021-26041-0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separate"/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(Flaugnatti</w:t>
            </w:r>
            <w:r w:rsidRPr="00656E4E">
              <w:rPr>
                <w:rFonts w:ascii="Arial" w:eastAsia="Times New Roman" w:hAnsi="Arial" w:cs="Arial"/>
                <w:i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et al</w: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, 2021)</w: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end"/>
            </w:r>
          </w:p>
        </w:tc>
      </w:tr>
      <w:tr w:rsidR="002341A9" w:rsidRPr="00A06235" w14:paraId="3A10C4D3" w14:textId="77777777" w:rsidTr="00A06235">
        <w:trPr>
          <w:trHeight w:val="571"/>
        </w:trPr>
        <w:tc>
          <w:tcPr>
            <w:tcW w:w="13950" w:type="dxa"/>
            <w:gridSpan w:val="4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DB7AA65" w14:textId="77777777" w:rsidR="002341A9" w:rsidRPr="00A06235" w:rsidRDefault="002341A9" w:rsidP="002341A9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 xml:space="preserve">Escherichia coli </w:t>
            </w:r>
            <w:r w:rsidRPr="00A06235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strains</w:t>
            </w:r>
          </w:p>
        </w:tc>
      </w:tr>
      <w:tr w:rsidR="002341A9" w:rsidRPr="00A06235" w14:paraId="3495935C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F579B9" w14:textId="2B82BF47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S17-1λpir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4B9995" w14:textId="79C75F55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Sm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 xml:space="preserve">R </w:t>
            </w:r>
            <w:r w:rsidRPr="00A06235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recA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</w:t>
            </w:r>
            <w:r w:rsidRPr="00A06235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hi pro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</w:t>
            </w:r>
            <w:r w:rsidRPr="00A06235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hsdR2M1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RP4:2-Tc:Mu:Kmr Tn7 (λ</w:t>
            </w:r>
            <w:r w:rsidRPr="00A06235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pir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4FA7C4" w14:textId="77777777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648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E404B6" w14:textId="618EDFE1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instrText xml:space="preserve"> ADDIN EN.CITE &lt;EndNote&gt;&lt;Cite&gt;&lt;Author&gt;Simon&lt;/Author&gt;&lt;Year&gt;1983&lt;/Year&gt;&lt;RecNum&gt;3216&lt;/RecNum&gt;&lt;DisplayText&gt;(Simon&lt;style face="italic"&gt; et al&lt;/style&gt;, 1983)&lt;/DisplayText&gt;&lt;record&gt;&lt;rec-number&gt;3216&lt;/rec-number&gt;&lt;foreign-keys&gt;&lt;key app="EN" db-id="sfa0zv5wrevxtferfwpv595xe2wzvew5rraf" timestamp="1298978019"&gt;3216&lt;/key&gt;&lt;/foreign-keys&gt;&lt;ref-type name="Journal Article"&gt;17&lt;/ref-type&gt;&lt;contributors&gt;&lt;authors&gt;&lt;author&gt;Simon, R.&lt;/author&gt;&lt;author&gt;Priefer,  U.&lt;/author&gt;&lt;author&gt;Pühler, A.&lt;/author&gt;&lt;/authors&gt;&lt;/contributors&gt;&lt;titles&gt;&lt;title&gt;&lt;style face="normal" font="default" size="100%"&gt;A broad host range mobilization system for&lt;/style&gt;&lt;style face="italic" font="default" size="100%"&gt; in vivo &lt;/style&gt;&lt;style face="normal" font="default" size="100%"&gt;genetic engineering: transposon mutagenesis in Gram negative bacteria&lt;/style&gt;&lt;/title&gt;&lt;secondary-title&gt;Nat. Biotechnol.&lt;/secondary-title&gt;&lt;/titles&gt;&lt;periodical&gt;&lt;full-title&gt;Nat. Biotechnol.&lt;/full-title&gt;&lt;/periodical&gt;&lt;pages&gt;784-791&lt;/pages&gt;&lt;volume&gt;1&lt;/volume&gt;&lt;dates&gt;&lt;year&gt;1983&lt;/year&gt;&lt;/dates&gt;&lt;urls&gt;&lt;/urls&gt;&lt;electronic-resource-num&gt;10.1038/nbt1183-784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separate"/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(Simon</w:t>
            </w:r>
            <w:r w:rsidRPr="00656E4E">
              <w:rPr>
                <w:rFonts w:ascii="Arial" w:eastAsia="Times New Roman" w:hAnsi="Arial" w:cs="Arial"/>
                <w:i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et al</w: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, 1983)</w: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end"/>
            </w:r>
          </w:p>
        </w:tc>
      </w:tr>
      <w:tr w:rsidR="002341A9" w:rsidRPr="00A06235" w14:paraId="1046430D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E3CB6A" w14:textId="2F9E724E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SM10λpir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FF83BE" w14:textId="137B62ED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hi-1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</w:t>
            </w:r>
            <w:proofErr w:type="spellStart"/>
            <w:r w:rsidRPr="00A06235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hr</w:t>
            </w:r>
            <w:proofErr w:type="spellEnd"/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</w:t>
            </w:r>
            <w:r w:rsidRPr="00A06235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leu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</w:t>
            </w:r>
            <w:proofErr w:type="spellStart"/>
            <w:r w:rsidRPr="00A06235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on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</w:t>
            </w:r>
            <w:proofErr w:type="spellEnd"/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</w:t>
            </w:r>
            <w:proofErr w:type="spellStart"/>
            <w:r w:rsidRPr="00A06235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lac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Y</w:t>
            </w:r>
            <w:proofErr w:type="spellEnd"/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</w:t>
            </w:r>
            <w:proofErr w:type="spellStart"/>
            <w:r w:rsidRPr="00A06235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su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E</w:t>
            </w:r>
            <w:proofErr w:type="spellEnd"/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</w:t>
            </w:r>
            <w:r w:rsidRPr="00A06235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rec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A::RP4-2-Tc::Mu, </w:t>
            </w:r>
            <w:proofErr w:type="spellStart"/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Km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  <w:proofErr w:type="spellEnd"/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 xml:space="preserve">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(λ</w:t>
            </w:r>
            <w:r w:rsidRPr="00A06235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pir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6DC886" w14:textId="78074740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647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8B26E82" w14:textId="54DB01C0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L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boratory stock</w:t>
            </w:r>
          </w:p>
        </w:tc>
      </w:tr>
      <w:tr w:rsidR="002341A9" w:rsidRPr="00A06235" w14:paraId="66D1C391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42F0B5" w14:textId="6D0888E8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OP10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194A1D" w14:textId="0DE064D5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F- </w:t>
            </w:r>
            <w:proofErr w:type="spellStart"/>
            <w:r w:rsidRPr="00A06235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mcrA</w:t>
            </w:r>
            <w:proofErr w:type="spellEnd"/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Δ(</w:t>
            </w:r>
            <w:proofErr w:type="spellStart"/>
            <w:r w:rsidRPr="00A06235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mrr-hsd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RMS-</w:t>
            </w:r>
            <w:r w:rsidRPr="00A06235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mcr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BC</w:t>
            </w:r>
            <w:proofErr w:type="spellEnd"/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) φ80</w:t>
            </w:r>
            <w:r w:rsidRPr="00A06235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lacZ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ΔM15 Δ</w:t>
            </w:r>
            <w:r w:rsidRPr="00A06235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lac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X74 </w:t>
            </w:r>
            <w:proofErr w:type="spellStart"/>
            <w:r w:rsidRPr="00A06235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nu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G</w:t>
            </w:r>
            <w:proofErr w:type="spellEnd"/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</w:t>
            </w:r>
            <w:r w:rsidRPr="00A06235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rec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A1 </w:t>
            </w:r>
            <w:r w:rsidRPr="00A06235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ra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Δ139 Δ(</w:t>
            </w:r>
            <w:r w:rsidRPr="00A06235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ra-leu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)7697 </w:t>
            </w:r>
            <w:r w:rsidRPr="00A06235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gal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E15 </w:t>
            </w:r>
            <w:r w:rsidRPr="00A06235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gal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K16 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rpsL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(Stre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) </w:t>
            </w:r>
            <w:r w:rsidRPr="00A06235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end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1λ-.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3D05C4" w14:textId="77777777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741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912F1C3" w14:textId="77777777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Invitrogen</w:t>
            </w:r>
          </w:p>
        </w:tc>
      </w:tr>
      <w:tr w:rsidR="002341A9" w:rsidRPr="00A06235" w14:paraId="398D7004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488A17" w14:textId="48BC6D2D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OP10 / pMMB67EH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E643DC" w14:textId="22481B3F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OP10 containing pMMB67EH vector; Am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C62EE7" w14:textId="56CAC6BF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1203</w:t>
            </w:r>
          </w:p>
        </w:tc>
        <w:tc>
          <w:tcPr>
            <w:tcW w:w="204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30247E7" w14:textId="77777777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This study </w:t>
            </w:r>
          </w:p>
        </w:tc>
      </w:tr>
      <w:tr w:rsidR="002341A9" w:rsidRPr="00A06235" w14:paraId="5F5E65C3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0F101D" w14:textId="5C588AB5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OP10 / pMMB67EH-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hcp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E9E707" w14:textId="5610DBA2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OP10 containing plasmid pMMB67EH-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hc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; Am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50BDC1" w14:textId="25CCE352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1175</w:t>
            </w:r>
          </w:p>
        </w:tc>
        <w:tc>
          <w:tcPr>
            <w:tcW w:w="204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28C672A" w14:textId="77777777" w:rsidR="002341A9" w:rsidRPr="00A06235" w:rsidRDefault="002341A9" w:rsidP="002341A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This study </w:t>
            </w:r>
          </w:p>
        </w:tc>
      </w:tr>
      <w:tr w:rsidR="00192809" w:rsidRPr="00A06235" w14:paraId="1F58AA0B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00BE48" w14:textId="150FDF60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OP10 / pMMB67EH-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hcp</w:t>
            </w:r>
            <w: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CTD</w:t>
            </w:r>
            <w:r w:rsidRPr="007865B9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Δ</w:t>
            </w:r>
            <w: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11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9093F8" w14:textId="02C2A4C6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TOP10 containing </w:t>
            </w:r>
            <w:r w:rsidR="00A87380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a derivative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plasmid </w:t>
            </w:r>
            <w:r w:rsidR="00A87380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of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pMMB67EH-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hc</w:t>
            </w:r>
            <w:r w:rsidR="00E436A1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p</w:t>
            </w:r>
            <w:r w:rsidR="00A87380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</w:t>
            </w:r>
            <w:r w:rsidR="0033571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encoding</w:t>
            </w:r>
            <w:r w:rsidR="00A87380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C-terminally truncated Hcp (lacking the last 11 amino acids);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m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F895354" w14:textId="64D1C018" w:rsidR="00192809" w:rsidRPr="00A06235" w:rsidRDefault="00FC0119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2027</w:t>
            </w:r>
          </w:p>
        </w:tc>
        <w:tc>
          <w:tcPr>
            <w:tcW w:w="204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24EAD3D" w14:textId="0436D1AB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is study</w:t>
            </w:r>
          </w:p>
        </w:tc>
      </w:tr>
      <w:tr w:rsidR="00192809" w:rsidRPr="00A06235" w14:paraId="1A15D9C8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B78004" w14:textId="0A3D1C16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OP10 / pMMB67EH-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hcp</w:t>
            </w:r>
            <w:r w:rsidR="00A87380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[A166D/A167D]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B7013A" w14:textId="62272736" w:rsidR="00192809" w:rsidRPr="00A06235" w:rsidRDefault="00A87380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TOP10 containing </w:t>
            </w:r>
            <w: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a derivative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plasmid </w:t>
            </w:r>
            <w: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of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pMMB67EH-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hc</w:t>
            </w:r>
            <w:r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p </w:t>
            </w:r>
            <w:r w:rsidR="0033571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encoding</w:t>
            </w:r>
            <w: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for Hcp[A166D/A167D] (last two amino acids changed from Ala to Asp);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m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9B6FDDD" w14:textId="1B4021B3" w:rsidR="00192809" w:rsidRPr="00A06235" w:rsidRDefault="00FC0119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2028</w:t>
            </w:r>
          </w:p>
        </w:tc>
        <w:tc>
          <w:tcPr>
            <w:tcW w:w="204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C35E16C" w14:textId="7A40466F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is study</w:t>
            </w:r>
          </w:p>
        </w:tc>
      </w:tr>
      <w:tr w:rsidR="00192809" w:rsidRPr="00A06235" w14:paraId="0E8A3C43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72C9D3" w14:textId="4BCE3BBD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K-12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B58848" w14:textId="77777777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F+ lambda+ K-12 strain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3A09D3" w14:textId="77777777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2903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D97AB10" w14:textId="34E36629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L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boratory stock</w:t>
            </w:r>
          </w:p>
        </w:tc>
      </w:tr>
      <w:tr w:rsidR="00192809" w:rsidRPr="00A06235" w14:paraId="5E20438D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3699B3" w14:textId="41D69069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K-12 / pSG3685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B34D2F" w14:textId="08C486AD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E. coli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K-12 transformed by electroporation with plasmid pSG3685 to confer Stre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A4BFCB" w14:textId="62BD11FB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1202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95E9FAC" w14:textId="77777777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This study </w:t>
            </w:r>
          </w:p>
        </w:tc>
      </w:tr>
      <w:tr w:rsidR="00192809" w:rsidRPr="00A06235" w14:paraId="76540C83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CC6FA9" w14:textId="5F6EE24F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lastRenderedPageBreak/>
              <w:t>MC4100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E46E67" w14:textId="050DFC67" w:rsidR="00192809" w:rsidRPr="002341A9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fr-CH" w:eastAsia="en-GB"/>
                <w14:ligatures w14:val="none"/>
              </w:rPr>
            </w:pPr>
            <w:r w:rsidRPr="002341A9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fr-CH" w:eastAsia="en-GB"/>
                <w14:ligatures w14:val="none"/>
              </w:rPr>
              <w:t>F- [</w:t>
            </w:r>
            <w:r w:rsidRPr="002341A9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fr-CH" w:eastAsia="en-GB"/>
                <w14:ligatures w14:val="none"/>
              </w:rPr>
              <w:t>araD</w:t>
            </w:r>
            <w:r w:rsidRPr="002341A9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fr-CH" w:eastAsia="en-GB"/>
                <w14:ligatures w14:val="none"/>
              </w:rPr>
              <w:t>139]B/r DE(</w:t>
            </w:r>
            <w:proofErr w:type="spellStart"/>
            <w:r w:rsidRPr="002341A9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fr-CH" w:eastAsia="en-GB"/>
                <w14:ligatures w14:val="none"/>
              </w:rPr>
              <w:t>argF</w:t>
            </w:r>
            <w:proofErr w:type="spellEnd"/>
            <w:r w:rsidRPr="002341A9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fr-CH" w:eastAsia="en-GB"/>
                <w14:ligatures w14:val="none"/>
              </w:rPr>
              <w:t>-</w:t>
            </w:r>
            <w:r w:rsidRPr="002341A9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fr-CH" w:eastAsia="en-GB"/>
                <w14:ligatures w14:val="none"/>
              </w:rPr>
              <w:t>lac</w:t>
            </w:r>
            <w:r w:rsidRPr="002341A9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fr-CH" w:eastAsia="en-GB"/>
                <w14:ligatures w14:val="none"/>
              </w:rPr>
              <w:t xml:space="preserve">)169 Lambda- e14- </w:t>
            </w:r>
            <w:r w:rsidRPr="002341A9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fr-CH" w:eastAsia="en-GB"/>
                <w14:ligatures w14:val="none"/>
              </w:rPr>
              <w:t>flh</w:t>
            </w:r>
            <w:r w:rsidRPr="002341A9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fr-CH" w:eastAsia="en-GB"/>
                <w14:ligatures w14:val="none"/>
              </w:rPr>
              <w:t>D5301 DE(</w:t>
            </w:r>
            <w:proofErr w:type="spellStart"/>
            <w:r w:rsidRPr="002341A9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fr-CH" w:eastAsia="en-GB"/>
                <w14:ligatures w14:val="none"/>
              </w:rPr>
              <w:t>fruK</w:t>
            </w:r>
            <w:r w:rsidRPr="002341A9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fr-CH" w:eastAsia="en-GB"/>
                <w14:ligatures w14:val="none"/>
              </w:rPr>
              <w:t>-</w:t>
            </w:r>
            <w:r w:rsidRPr="002341A9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fr-CH" w:eastAsia="en-GB"/>
                <w14:ligatures w14:val="none"/>
              </w:rPr>
              <w:t>yeiR</w:t>
            </w:r>
            <w:proofErr w:type="spellEnd"/>
            <w:r w:rsidRPr="002341A9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fr-CH" w:eastAsia="en-GB"/>
                <w14:ligatures w14:val="none"/>
              </w:rPr>
              <w:t>)725(</w:t>
            </w:r>
            <w:r w:rsidRPr="002341A9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fr-CH" w:eastAsia="en-GB"/>
                <w14:ligatures w14:val="none"/>
              </w:rPr>
              <w:t>fruA25</w:t>
            </w:r>
            <w:r w:rsidRPr="002341A9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fr-CH" w:eastAsia="en-GB"/>
                <w14:ligatures w14:val="none"/>
              </w:rPr>
              <w:t xml:space="preserve">) </w:t>
            </w:r>
            <w:r w:rsidRPr="002341A9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fr-CH" w:eastAsia="en-GB"/>
                <w14:ligatures w14:val="none"/>
              </w:rPr>
              <w:t>relA1 rpsL150</w:t>
            </w:r>
            <w:r w:rsidRPr="002341A9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fr-CH" w:eastAsia="en-GB"/>
                <w14:ligatures w14:val="none"/>
              </w:rPr>
              <w:t>(Strep</w:t>
            </w:r>
            <w:r w:rsidRPr="002341A9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val="fr-CH" w:eastAsia="en-GB"/>
                <w14:ligatures w14:val="none"/>
              </w:rPr>
              <w:t>R</w:t>
            </w:r>
            <w:r w:rsidRPr="002341A9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fr-CH" w:eastAsia="en-GB"/>
                <w14:ligatures w14:val="none"/>
              </w:rPr>
              <w:t>) rbsR22 DE(</w:t>
            </w:r>
            <w:proofErr w:type="spellStart"/>
            <w:r w:rsidRPr="002341A9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fr-CH" w:eastAsia="en-GB"/>
                <w14:ligatures w14:val="none"/>
              </w:rPr>
              <w:t>fimB</w:t>
            </w:r>
            <w:r w:rsidRPr="002341A9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fr-CH" w:eastAsia="en-GB"/>
                <w14:ligatures w14:val="none"/>
              </w:rPr>
              <w:t>-</w:t>
            </w:r>
            <w:r w:rsidRPr="002341A9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fr-CH" w:eastAsia="en-GB"/>
                <w14:ligatures w14:val="none"/>
              </w:rPr>
              <w:t>fimE</w:t>
            </w:r>
            <w:proofErr w:type="spellEnd"/>
            <w:r w:rsidRPr="002341A9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fr-CH" w:eastAsia="en-GB"/>
                <w14:ligatures w14:val="none"/>
              </w:rPr>
              <w:t>)632</w:t>
            </w:r>
            <w:proofErr w:type="gramStart"/>
            <w:r w:rsidRPr="002341A9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fr-CH" w:eastAsia="en-GB"/>
                <w14:ligatures w14:val="none"/>
              </w:rPr>
              <w:t>(::</w:t>
            </w:r>
            <w:proofErr w:type="gramEnd"/>
            <w:r w:rsidRPr="002341A9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fr-CH" w:eastAsia="en-GB"/>
                <w14:ligatures w14:val="none"/>
              </w:rPr>
              <w:t>IS1) deoC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6C2E40" w14:textId="77777777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2905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2371601" w14:textId="41BF8675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L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aboratory stock </w:t>
            </w:r>
          </w:p>
        </w:tc>
      </w:tr>
      <w:tr w:rsidR="00192809" w:rsidRPr="00A06235" w14:paraId="1ABCB67B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70E9DD" w14:textId="3BECEC8E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MC4100-Tn-CmR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C888E5" w14:textId="5EA80E9E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E. coli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MC4100 containing mini-Tn7-araC-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at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(Tn-CmR) </w:t>
            </w:r>
            <w:proofErr w:type="spellStart"/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onfering</w:t>
            </w:r>
            <w:proofErr w:type="spellEnd"/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resistance to chloramphenicol; Cm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, Stre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388937" w14:textId="77777777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5123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6F4DC86" w14:textId="14F787EB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This study </w:t>
            </w:r>
          </w:p>
        </w:tc>
      </w:tr>
      <w:tr w:rsidR="00192809" w:rsidRPr="00A06235" w14:paraId="315E5AE4" w14:textId="77777777" w:rsidTr="00A06235">
        <w:trPr>
          <w:trHeight w:val="477"/>
        </w:trPr>
        <w:tc>
          <w:tcPr>
            <w:tcW w:w="13950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4B15031" w14:textId="77777777" w:rsidR="00192809" w:rsidRPr="00A06235" w:rsidRDefault="00192809" w:rsidP="00192809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Plasmids</w:t>
            </w:r>
          </w:p>
        </w:tc>
      </w:tr>
      <w:tr w:rsidR="00192809" w:rsidRPr="00A06235" w14:paraId="59E93D4D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D1B6AC" w14:textId="0B3BE718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pGP704-Sac28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598FCC" w14:textId="4461F063" w:rsidR="00192809" w:rsidRPr="00A4572F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fr-CH" w:eastAsia="en-GB"/>
                <w14:ligatures w14:val="none"/>
              </w:rPr>
            </w:pPr>
            <w:r w:rsidRPr="00A4572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fr-CH" w:eastAsia="en-GB"/>
                <w14:ligatures w14:val="none"/>
              </w:rPr>
              <w:t xml:space="preserve">Suicide plasmid; oriR6K </w:t>
            </w:r>
            <w:r w:rsidRPr="00A4572F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fr-CH" w:eastAsia="en-GB"/>
                <w14:ligatures w14:val="none"/>
              </w:rPr>
              <w:t>sacB</w:t>
            </w:r>
            <w:r w:rsidRPr="00A4572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fr-CH" w:eastAsia="en-GB"/>
                <w14:ligatures w14:val="none"/>
              </w:rPr>
              <w:t>; Amp</w:t>
            </w:r>
            <w:r w:rsidRPr="00A4572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val="fr-CH"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EE3824" w14:textId="77777777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649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EC64F0" w14:textId="036FFC9C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begin">
                <w:fldData xml:space="preserve">PEVuZE5vdGU+PENpdGU+PEF1dGhvcj5NZWlib208L0F1dGhvcj48WWVhcj4yMDA0PC9ZZWFyPjxS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</w:fldData>
              </w:fldChar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begin">
                <w:fldData xml:space="preserve">PEVuZE5vdGU+PENpdGU+PEF1dGhvcj5NZWlib208L0F1dGhvcj48WWVhcj4yMDA0PC9ZZWFyPjxS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</w:fldData>
              </w:fldChar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separate"/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(Meibom</w:t>
            </w:r>
            <w:r w:rsidRPr="00656E4E">
              <w:rPr>
                <w:rFonts w:ascii="Arial" w:eastAsia="Times New Roman" w:hAnsi="Arial" w:cs="Arial"/>
                <w:i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et al</w: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, 2004)</w: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end"/>
            </w:r>
          </w:p>
        </w:tc>
      </w:tr>
      <w:tr w:rsidR="00192809" w:rsidRPr="00A06235" w14:paraId="6B33E58A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E1A563" w14:textId="141D3F97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pGP704-Sac-Kan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92AED0" w14:textId="1FD0CD6F" w:rsidR="00192809" w:rsidRPr="00A4572F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fr-CH" w:eastAsia="en-GB"/>
                <w14:ligatures w14:val="none"/>
              </w:rPr>
            </w:pPr>
            <w:r w:rsidRPr="00A4572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fr-CH" w:eastAsia="en-GB"/>
                <w14:ligatures w14:val="none"/>
              </w:rPr>
              <w:t xml:space="preserve">Suicide plasmid, oriR6K </w:t>
            </w:r>
            <w:r w:rsidRPr="00A4572F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lang w:val="fr-CH" w:eastAsia="en-GB"/>
                <w14:ligatures w14:val="none"/>
              </w:rPr>
              <w:t>sacB</w:t>
            </w:r>
            <w:r w:rsidRPr="00A4572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fr-CH" w:eastAsia="en-GB"/>
                <w14:ligatures w14:val="none"/>
              </w:rPr>
              <w:t>; Kan</w:t>
            </w:r>
            <w:r w:rsidRPr="00A4572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val="fr-CH"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495853" w14:textId="77777777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6038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CE3E2C" w14:textId="1B590088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instrText xml:space="preserve"> ADDIN EN.CITE &lt;EndNote&gt;&lt;Cite&gt;&lt;Author&gt;Metzger&lt;/Author&gt;&lt;Year&gt;2019&lt;/Year&gt;&lt;RecNum&gt;5500&lt;/RecNum&gt;&lt;DisplayText&gt;(Metzger&lt;style face="italic"&gt; et al&lt;/style&gt;, 2019)&lt;/DisplayText&gt;&lt;record&gt;&lt;rec-number&gt;5500&lt;/rec-number&gt;&lt;foreign-keys&gt;&lt;key app="EN" db-id="sfa0zv5wrevxtferfwpv595xe2wzvew5rraf" timestamp="1550234833"&gt;5500&lt;/key&gt;&lt;/foreign-keys&gt;&lt;ref-type name="Journal Article"&gt;17&lt;/ref-type&gt;&lt;contributors&gt;&lt;authors&gt;&lt;author&gt;Metzger, L. C.&lt;/author&gt;&lt;author&gt;Matthey, N.&lt;/author&gt;&lt;author&gt;Stoudmann, C.&lt;/author&gt;&lt;author&gt;Collas, E. J.&lt;/author&gt;&lt;author&gt;Blokesch, M.&lt;/author&gt;&lt;/authors&gt;&lt;/contributors&gt;&lt;auth-address&gt;Laboratory of Molecular Microbiology, Global Health Institute, School of Life Sciences, Ecole Polytechnique Federale de Lausanne (EPFL), Lausanne, Switzerland.&lt;/auth-address&gt;&lt;titles&gt;&lt;title&gt;&lt;style face="normal" font="default" size="100%"&gt;Ecological implications of gene regulation by TfoX and TfoY among diverse &lt;/style&gt;&lt;style face="italic" font="default" size="100%"&gt;Vibrio&lt;/style&gt;&lt;style face="normal" font="default" size="100%"&gt; species&lt;/style&gt;&lt;/title&gt;&lt;secondary-title&gt;Environ. Microbiol.&lt;/secondary-title&gt;&lt;alt-title&gt;Environmental microbiology&lt;/alt-title&gt;&lt;/titles&gt;&lt;periodical&gt;&lt;full-title&gt;Environ. Microbiol.&lt;/full-title&gt;&lt;/periodical&gt;&lt;alt-periodical&gt;&lt;full-title&gt;Environ. Microbiol. [ahead of print; doi: 10.1111/1462-2920.14562]&lt;/full-title&gt;&lt;abbr-1&gt;Environmental microbiology&lt;/abbr-1&gt;&lt;/alt-periodical&gt;&lt;pages&gt;2231-2247&lt;/pages&gt;&lt;volume&gt;21&lt;/volume&gt;&lt;number&gt;7&lt;/number&gt;&lt;dates&gt;&lt;year&gt;2019&lt;/year&gt;&lt;pub-dates&gt;&lt;date&gt;Feb 14&lt;/date&gt;&lt;/pub-dates&gt;&lt;/dates&gt;&lt;isbn&gt;1462-2920 (Electronic)&amp;#xD;1462-2912 (Linking)&lt;/isbn&gt;&lt;accession-num&gt;30761714&lt;/accession-num&gt;&lt;urls&gt;&lt;related-urls&gt;&lt;url&gt;http://www.ncbi.nlm.nih.gov/pubmed/30761714&lt;/url&gt;&lt;/related-urls&gt;&lt;/urls&gt;&lt;electronic-resource-num&gt;10.1111/1462-2920.14562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separate"/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(Metzger</w:t>
            </w:r>
            <w:r w:rsidRPr="00656E4E">
              <w:rPr>
                <w:rFonts w:ascii="Arial" w:eastAsia="Times New Roman" w:hAnsi="Arial" w:cs="Arial"/>
                <w:i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et al</w: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, 2019)</w: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end"/>
            </w:r>
          </w:p>
        </w:tc>
      </w:tr>
      <w:tr w:rsidR="00192809" w:rsidRPr="00A06235" w14:paraId="50023294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F9CAE1" w14:textId="411D3C5A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pGP704-TnAraC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E8FB5F" w14:textId="55C00785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pGP704 with mini-Tn7 carrying 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araC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and 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P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vertAlign w:val="subscript"/>
                <w:lang w:eastAsia="en-GB"/>
                <w14:ligatures w14:val="none"/>
              </w:rPr>
              <w:t>B</w:t>
            </w:r>
            <w:r w:rsidRPr="00A06235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vertAlign w:val="subscript"/>
                <w:lang w:eastAsia="en-GB"/>
                <w14:ligatures w14:val="none"/>
              </w:rPr>
              <w:t>AD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; Am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, Gent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0038FE" w14:textId="77777777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5513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9714B5" w14:textId="62389C93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begin">
                <w:fldData xml:space="preserve">PEVuZE5vdGU+PENpdGU+PEF1dGhvcj5BZGFtczwvQXV0aG9yPjxZZWFyPjIwMTk8L1llYXI+PFJl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</w:fldData>
              </w:fldChar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begin">
                <w:fldData xml:space="preserve">PEVuZE5vdGU+PENpdGU+PEF1dGhvcj5BZGFtczwvQXV0aG9yPjxZZWFyPjIwMTk8L1llYXI+PFJl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</w:fldData>
              </w:fldChar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separate"/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(Adams</w:t>
            </w:r>
            <w:r w:rsidRPr="00656E4E">
              <w:rPr>
                <w:rFonts w:ascii="Arial" w:eastAsia="Times New Roman" w:hAnsi="Arial" w:cs="Arial"/>
                <w:i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et al</w: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, 2019)</w: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end"/>
            </w:r>
          </w:p>
        </w:tc>
      </w:tr>
      <w:tr w:rsidR="00192809" w:rsidRPr="00A06235" w14:paraId="53CF0342" w14:textId="77777777" w:rsidTr="00717C52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5B34E6" w14:textId="53AA0BD0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pUX-BF13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09534A" w14:textId="5C378C8D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oriR6K, helper plasmid with Tn7 transposition function; Am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CD21EA" w14:textId="77777777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457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9AD44A" w14:textId="7823392B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instrText xml:space="preserve"> ADDIN EN.CITE &lt;EndNote&gt;&lt;Cite&gt;&lt;Author&gt;Bao&lt;/Author&gt;&lt;Year&gt;1991&lt;/Year&gt;&lt;RecNum&gt;2687&lt;/RecNum&gt;&lt;DisplayText&gt;(Bao&lt;style face="italic"&gt; et al&lt;/style&gt;, 1991)&lt;/DisplayText&gt;&lt;record&gt;&lt;rec-number&gt;2687&lt;/rec-number&gt;&lt;foreign-keys&gt;&lt;key app="EN" db-id="sfa0zv5wrevxtferfwpv595xe2wzvew5rraf" timestamp="1262965589"&gt;2687&lt;/key&gt;&lt;/foreign-keys&gt;&lt;ref-type name="Journal Article"&gt;17&lt;/ref-type&gt;&lt;contributors&gt;&lt;authors&gt;&lt;author&gt;Bao, Y.&lt;/author&gt;&lt;author&gt;Lies, D. P.&lt;/author&gt;&lt;author&gt;Fu, H.&lt;/author&gt;&lt;author&gt;Roberts, G. P.&lt;/author&gt;&lt;/authors&gt;&lt;/contributors&gt;&lt;auth-address&gt;Department of Bacteriology, College of Agricultural and Life Sciences, University of Wisconsin, Madison 53706.&lt;/auth-address&gt;&lt;titles&gt;&lt;title&gt;&lt;style face="normal" font="default" size="100%"&gt;An improved Tn&lt;/style&gt;&lt;style face="italic" font="default" size="100%"&gt;7&lt;/style&gt;&lt;style face="normal" font="default" size="100%"&gt;-based system for the single-copy insertion of cloned genes into chromosomes of Gram-negative bacteria&lt;/style&gt;&lt;/title&gt;&lt;secondary-title&gt;Gene&lt;/secondary-title&gt;&lt;/titles&gt;&lt;periodical&gt;&lt;full-title&gt;Gene&lt;/full-title&gt;&lt;/periodical&gt;&lt;pages&gt;167-8&lt;/pages&gt;&lt;volume&gt;109&lt;/volume&gt;&lt;number&gt;1&lt;/number&gt;&lt;edition&gt;1991/12/20&lt;/edition&gt;&lt;keywords&gt;&lt;keyword&gt;*Chromosomes, Bacterial&lt;/keyword&gt;&lt;keyword&gt;*Cloning, Molecular&lt;/keyword&gt;&lt;keyword&gt;DNA Transposable Elements/*genetics&lt;/keyword&gt;&lt;keyword&gt;Gram-Negative Bacteria/*genetics&lt;/keyword&gt;&lt;keyword&gt;Plasmids/genetics&lt;/keyword&gt;&lt;keyword&gt;Rhodospirillum rubrum/genetics&lt;/keyword&gt;&lt;/keywords&gt;&lt;dates&gt;&lt;year&gt;1991&lt;/year&gt;&lt;pub-dates&gt;&lt;date&gt;Dec 20&lt;/date&gt;&lt;/pub-dates&gt;&lt;/dates&gt;&lt;isbn&gt;0378-1119 (Print)&amp;#xD;0378-1119 (Linking)&lt;/isbn&gt;&lt;accession-num&gt;1661697&lt;/accession-num&gt;&lt;urls&gt;&lt;related-urls&gt;&lt;url&gt;http://www.ncbi.nlm.nih.gov/entrez/query.fcgi?cmd=Retrieve&amp;amp;db=PubMed&amp;amp;dopt=Citation&amp;amp;list_uids=1661697&lt;/url&gt;&lt;/related-urls&gt;&lt;/urls&gt;&lt;electronic-resource-num&gt;0378-1119(91)90604-A [pii]&lt;/electronic-resource-num&gt;&lt;language&gt;eng&lt;/language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separate"/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(Bao</w:t>
            </w:r>
            <w:r w:rsidRPr="00656E4E">
              <w:rPr>
                <w:rFonts w:ascii="Arial" w:eastAsia="Times New Roman" w:hAnsi="Arial" w:cs="Arial"/>
                <w:i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et al</w: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, 1991)</w: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end"/>
            </w:r>
          </w:p>
        </w:tc>
      </w:tr>
      <w:tr w:rsidR="002C3580" w:rsidRPr="00A06235" w14:paraId="01510A6A" w14:textId="77777777" w:rsidTr="00717C52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1C5744" w14:textId="7C81FE18" w:rsidR="002C3580" w:rsidRPr="00A06235" w:rsidRDefault="002C3848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pBAD(kan)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4C97E7" w14:textId="63B16076" w:rsidR="002C3580" w:rsidRPr="00A06235" w:rsidRDefault="00203692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87380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bla</w:t>
            </w:r>
            <w:r w:rsidRPr="00203692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replaced by </w:t>
            </w:r>
            <w:r w:rsidRPr="00A87380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ph</w:t>
            </w:r>
            <w:r w:rsidRPr="00203692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in pBAD/</w:t>
            </w:r>
            <w:proofErr w:type="spellStart"/>
            <w:r w:rsidRPr="00203692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Myc-HisA</w:t>
            </w:r>
            <w:proofErr w:type="spellEnd"/>
            <w:r w:rsidRPr="00203692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; promoter region and MCS maintained; Kan</w:t>
            </w:r>
            <w:r w:rsidRPr="00A87380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6C6EB4" w14:textId="499EC612" w:rsidR="002C3580" w:rsidRPr="00A06235" w:rsidRDefault="00203692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3363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DFDDE9" w14:textId="0CEAE572" w:rsidR="002C3580" w:rsidRPr="00187565" w:rsidRDefault="005E5902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begin">
                <w:fldData xml:space="preserve">PEVuZE5vdGU+PENpdGU+PEF1dGhvcj5TZWl0ejwvQXV0aG9yPjxZZWFyPjIwMTQ8L1llYXI+PFJl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</w:fldData>
              </w:fldChar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begin">
                <w:fldData xml:space="preserve">PEVuZE5vdGU+PENpdGU+PEF1dGhvcj5TZWl0ejwvQXV0aG9yPjxZZWFyPjIwMTQ8L1llYXI+PFJl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</w:fldData>
              </w:fldChar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(Seitz</w:t>
            </w:r>
            <w:r w:rsidRPr="005E5902">
              <w:rPr>
                <w:rFonts w:ascii="Arial" w:eastAsia="Times New Roman" w:hAnsi="Arial" w:cs="Arial"/>
                <w:i/>
                <w:noProof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et al</w:t>
            </w:r>
            <w:r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, 2014)</w: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end"/>
            </w:r>
          </w:p>
        </w:tc>
      </w:tr>
      <w:tr w:rsidR="00192809" w:rsidRPr="00A06235" w14:paraId="1BE91420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BCD5CA" w14:textId="3D941D6E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pGP704-Sac-Kan-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itrA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6285EB" w14:textId="5F603575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pGP704-Sac-Kan carrying a deletion within 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itrA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; Kan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B8528E" w14:textId="08E3DA95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1185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243BE52" w14:textId="77777777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is study</w:t>
            </w:r>
          </w:p>
        </w:tc>
      </w:tr>
      <w:tr w:rsidR="00192809" w:rsidRPr="00A06235" w14:paraId="709598C6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B5DC47" w14:textId="7639C9E4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pGP704-Sac-Kan-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hcp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D062A9" w14:textId="6EFDBA3F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pGP704-Sac-Kan carrying a deletion within 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hc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; Kan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65E98D" w14:textId="4DA652C3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1184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7BD9F4F" w14:textId="77777777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is study</w:t>
            </w:r>
          </w:p>
        </w:tc>
      </w:tr>
      <w:tr w:rsidR="00192809" w:rsidRPr="00A06235" w14:paraId="7C317877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12E688" w14:textId="2203343B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pGP704-Sac-Kan-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bfmS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22B9F7" w14:textId="030DCBF9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pGP704-Sac-Kan carrying a deletion within 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bfmS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; Kan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44E1F0" w14:textId="0AFFFC7C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1183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E9CB0A5" w14:textId="77777777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is study</w:t>
            </w:r>
          </w:p>
        </w:tc>
      </w:tr>
      <w:tr w:rsidR="00192809" w:rsidRPr="00A06235" w14:paraId="5CE4AE91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E754DC" w14:textId="6FF76D68" w:rsidR="00192809" w:rsidRPr="006C0488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6C0488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pGP704-Sac-Kan-</w:t>
            </w:r>
            <w:r w:rsidRPr="006C0488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ssB-msfgfp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AF377E" w14:textId="3796FC65" w:rsidR="00192809" w:rsidRPr="006C0488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6C0488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pGP704-Sac-Kan carrying a translational fusion encoding </w:t>
            </w:r>
            <w:r w:rsidRPr="006C0488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ssB-msfgfp</w:t>
            </w:r>
            <w:r w:rsidRPr="006C0488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</w:t>
            </w:r>
            <w: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o replace</w:t>
            </w:r>
            <w:r w:rsidRPr="006C0488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</w:t>
            </w:r>
            <w:r w:rsidRPr="006C0488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ssB</w:t>
            </w:r>
            <w:r w:rsidRPr="006C0488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</w:t>
            </w:r>
            <w: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at its </w:t>
            </w:r>
            <w:r w:rsidRPr="006C0488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native locus; the insert was amplified </w:t>
            </w:r>
            <w: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using genomic DNA of strain </w:t>
            </w:r>
            <w:r w:rsidRPr="006C0488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LLB832 from Lin</w:t>
            </w:r>
            <w:r w:rsidRPr="006C0488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et al.</w:t>
            </w:r>
            <w:r w:rsidRPr="006C0488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, 2022</w:t>
            </w:r>
            <w: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as template</w:t>
            </w:r>
            <w:r w:rsidRPr="006C0488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; Kan</w:t>
            </w:r>
            <w:r w:rsidRPr="006C0488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F09FC2" w14:textId="5C3CFEE5" w:rsidR="00192809" w:rsidRPr="006C0488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6C0488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1182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32DBE28" w14:textId="42F669EB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6C0488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is study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</w: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(fusion derived from Lin</w:t>
            </w:r>
            <w:r w:rsidRPr="00656E4E">
              <w:rPr>
                <w:rFonts w:ascii="Arial" w:eastAsia="Times New Roman" w:hAnsi="Arial" w:cs="Arial"/>
                <w:i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et al.</w: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, 2022)</w:t>
            </w:r>
          </w:p>
        </w:tc>
      </w:tr>
      <w:tr w:rsidR="00192809" w:rsidRPr="00A06235" w14:paraId="4542D8B8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09C6B1" w14:textId="022D34E8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pGP704-Sac-Kan-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wzc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[K547Q]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186239" w14:textId="5FAEFD9D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pGP704-Sac-Kan encoding K547Q variant of Wzc; Kan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7CEA16" w14:textId="04F5D43A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1181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B2D55D6" w14:textId="77777777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is study</w:t>
            </w:r>
          </w:p>
        </w:tc>
      </w:tr>
      <w:tr w:rsidR="00192809" w:rsidRPr="00A06235" w14:paraId="440DF54F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80ECED" w14:textId="1B536128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pGP704-Sac-Kan-Δ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slA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0E1105" w14:textId="4074A282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pGP704-Sac-Kan carrying a deletion within </w:t>
            </w:r>
            <w:proofErr w:type="spellStart"/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slA</w:t>
            </w:r>
            <w:proofErr w:type="spellEnd"/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; Kan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AFCD3F" w14:textId="4D0F3FA0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1189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661E153" w14:textId="13A9BC41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instrText xml:space="preserve"> ADDIN EN.CITE &lt;EndNote&gt;&lt;Cite&gt;&lt;Author&gt;Lin&lt;/Author&gt;&lt;Year&gt;2022&lt;/Year&gt;&lt;RecNum&gt;6021&lt;/RecNum&gt;&lt;DisplayText&gt;(Lin&lt;style face="italic"&gt; et al.&lt;/style&gt;, 2022)&lt;/DisplayText&gt;&lt;record&gt;&lt;rec-number&gt;6021&lt;/rec-number&gt;&lt;foreign-keys&gt;&lt;key app="EN" db-id="sfa0zv5wrevxtferfwpv595xe2wzvew5rraf" timestamp="1712158780"&gt;6021&lt;/key&gt;&lt;/foreign-keys&gt;&lt;ref-type name="Journal Article"&gt;17&lt;/ref-type&gt;&lt;contributors&gt;&lt;authors&gt;&lt;author&gt;Lin, L.&lt;/author&gt;&lt;author&gt;Capozzoli, R.&lt;/author&gt;&lt;author&gt;Ferrand, A.&lt;/author&gt;&lt;author&gt;Plum, M.&lt;/author&gt;&lt;author&gt;Vettiger, A.&lt;/author&gt;&lt;author&gt;Basler, M.&lt;/author&gt;&lt;/authors&gt;&lt;/contributors&gt;&lt;auth-address&gt;Biozentrum, University of Basel, Basel, Switzerland.&amp;#xD;Biozentrum, Imaging Core Facility, University of Basel, Basel, Switzerland.&lt;/auth-address&gt;&lt;titles&gt;&lt;title&gt;Subcellular localization of Type VI secretion system assembly in response to cell-cell contact&lt;/title&gt;&lt;secondary-title&gt;EMBO J.&lt;/secondary-title&gt;&lt;/titles&gt;&lt;periodical&gt;&lt;full-title&gt;EMBO J.&lt;/full-title&gt;&lt;/periodical&gt;&lt;pages&gt;e108595&lt;/pages&gt;&lt;volume&gt;41&lt;/volume&gt;&lt;number&gt;13&lt;/number&gt;&lt;edition&gt;2022/06/01&lt;/edition&gt;&lt;keywords&gt;&lt;keyword&gt;Bacterial Proteins/genetics/metabolism&lt;/keyword&gt;&lt;keyword&gt;Protein Transport&lt;/keyword&gt;&lt;keyword&gt;*Type VI Secretion Systems/genetics/metabolism&lt;/keyword&gt;&lt;keyword&gt;cell-cell contact&lt;/keyword&gt;&lt;keyword&gt;cell-surface contact&lt;/keyword&gt;&lt;keyword&gt;dynamic localization&lt;/keyword&gt;&lt;keyword&gt;structured illumination microscopy&lt;/keyword&gt;&lt;keyword&gt;type VI secretion&lt;/keyword&gt;&lt;/keywords&gt;&lt;dates&gt;&lt;year&gt;2022&lt;/year&gt;&lt;pub-dates&gt;&lt;date&gt;Jul 4&lt;/date&gt;&lt;/pub-dates&gt;&lt;/dates&gt;&lt;isbn&gt;1460-2075 (Electronic)&amp;#xD;0261-4189 (Print)&amp;#xD;0261-4189 (Linking)&lt;/isbn&gt;&lt;accession-num&gt;35634969&lt;/accession-num&gt;&lt;urls&gt;&lt;related-urls&gt;&lt;url&gt;https://www.ncbi.nlm.nih.gov/pubmed/35634969&lt;/url&gt;&lt;/related-urls&gt;&lt;/urls&gt;&lt;custom2&gt;PMC9251886&lt;/custom2&gt;&lt;electronic-resource-num&gt;10.15252/embj.2021108595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separate"/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(Lin</w:t>
            </w:r>
            <w:r w:rsidRPr="00656E4E">
              <w:rPr>
                <w:rFonts w:ascii="Arial" w:eastAsia="Times New Roman" w:hAnsi="Arial" w:cs="Arial"/>
                <w:i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et al.</w: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, 2022)</w: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end"/>
            </w:r>
          </w:p>
        </w:tc>
      </w:tr>
      <w:tr w:rsidR="00192809" w:rsidRPr="00A06235" w14:paraId="4801A176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E2515B" w14:textId="2BDB65FB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pGP704-Sac-Kan-Δ</w:t>
            </w:r>
            <w:r w:rsidRPr="00A87380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pglL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57CDF3" w14:textId="1276A72B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pGP704-Sac-Kan carrying a deletion within </w:t>
            </w:r>
            <w:r w:rsidR="002C3580" w:rsidRPr="00A87380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pglL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; Kan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84BE77" w14:textId="41B7E325" w:rsidR="00192809" w:rsidRPr="00A06235" w:rsidRDefault="00FC0119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2020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18BB73E" w14:textId="11810224" w:rsidR="00192809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is study</w:t>
            </w:r>
          </w:p>
        </w:tc>
      </w:tr>
      <w:tr w:rsidR="00192809" w:rsidRPr="00A06235" w14:paraId="2BD9483C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88AE77" w14:textId="68C2E9D6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pGP704-Tn-ItrA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99F21C" w14:textId="0EA0EBD3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pGP704 with mini-Tn7 carrying 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raC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and 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P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vertAlign w:val="subscript"/>
                <w:lang w:eastAsia="en-GB"/>
                <w14:ligatures w14:val="none"/>
              </w:rPr>
              <w:t>BA</w:t>
            </w:r>
            <w:r w:rsidRPr="00A06235">
              <w:rPr>
                <w:rFonts w:ascii="Arial" w:eastAsia="Times New Roman" w:hAnsi="Arial" w:cs="Arial"/>
                <w:i/>
                <w:color w:val="000000"/>
                <w:kern w:val="0"/>
                <w:sz w:val="20"/>
                <w:szCs w:val="20"/>
                <w:vertAlign w:val="subscript"/>
                <w:lang w:eastAsia="en-GB"/>
                <w14:ligatures w14:val="none"/>
              </w:rPr>
              <w:t>D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-driven 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itrA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; Am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, Gent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E9DEB5" w14:textId="7F38692C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1180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711AAFB" w14:textId="77777777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is study</w:t>
            </w:r>
          </w:p>
        </w:tc>
      </w:tr>
      <w:tr w:rsidR="00192809" w:rsidRPr="00A06235" w14:paraId="2C813591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B4F299" w14:textId="1891B154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pGP704-Tn-Cm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CBB864" w14:textId="5380247C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pGP704 with mini-Tn7 carrying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cat 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assette; Am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, Gent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, Cm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6DA1E1" w14:textId="77777777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5054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7E80E81" w14:textId="71C8F051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instrText xml:space="preserve"> ADDIN EN.CITE &lt;EndNote&gt;&lt;Cite&gt;&lt;Author&gt;Metzger&lt;/Author&gt;&lt;Year&gt;2019&lt;/Year&gt;&lt;RecNum&gt;5500&lt;/RecNum&gt;&lt;DisplayText&gt;(Metzger&lt;style face="italic"&gt; et al.&lt;/style&gt;, 2019)&lt;/DisplayText&gt;&lt;record&gt;&lt;rec-number&gt;5500&lt;/rec-number&gt;&lt;foreign-keys&gt;&lt;key app="EN" db-id="sfa0zv5wrevxtferfwpv595xe2wzvew5rraf" timestamp="1550234833"&gt;5500&lt;/key&gt;&lt;/foreign-keys&gt;&lt;ref-type name="Journal Article"&gt;17&lt;/ref-type&gt;&lt;contributors&gt;&lt;authors&gt;&lt;author&gt;Metzger, L. C.&lt;/author&gt;&lt;author&gt;Matthey, N.&lt;/author&gt;&lt;author&gt;Stoudmann, C.&lt;/author&gt;&lt;author&gt;Collas, E. J.&lt;/author&gt;&lt;author&gt;Blokesch, M.&lt;/author&gt;&lt;/authors&gt;&lt;/contributors&gt;&lt;auth-address&gt;Laboratory of Molecular Microbiology, Global Health Institute, School of Life Sciences, Ecole Polytechnique Federale de Lausanne (EPFL), Lausanne, Switzerland.&lt;/auth-address&gt;&lt;titles&gt;&lt;title&gt;&lt;style face="normal" font="default" size="100%"&gt;Ecological implications of gene regulation by TfoX and TfoY among diverse &lt;/style&gt;&lt;style face="italic" font="default" size="100%"&gt;Vibrio&lt;/style&gt;&lt;style face="normal" font="default" size="100%"&gt; species&lt;/style&gt;&lt;/title&gt;&lt;secondary-title&gt;Environ. Microbiol.&lt;/secondary-title&gt;&lt;alt-title&gt;Environmental microbiology&lt;/alt-title&gt;&lt;/titles&gt;&lt;periodical&gt;&lt;full-title&gt;Environ. Microbiol.&lt;/full-title&gt;&lt;/periodical&gt;&lt;alt-periodical&gt;&lt;full-title&gt;Environ. Microbiol. [ahead of print; doi: 10.1111/1462-2920.14562]&lt;/full-title&gt;&lt;abbr-1&gt;Environmental microbiology&lt;/abbr-1&gt;&lt;/alt-periodical&gt;&lt;pages&gt;2231-2247&lt;/pages&gt;&lt;volume&gt;21&lt;/volume&gt;&lt;number&gt;7&lt;/number&gt;&lt;dates&gt;&lt;year&gt;2019&lt;/year&gt;&lt;pub-dates&gt;&lt;date&gt;Feb 14&lt;/date&gt;&lt;/pub-dates&gt;&lt;/dates&gt;&lt;isbn&gt;1462-2920 (Electronic)&amp;#xD;1462-2912 (Linking)&lt;/isbn&gt;&lt;accession-num&gt;30761714&lt;/accession-num&gt;&lt;urls&gt;&lt;related-urls&gt;&lt;url&gt;http://www.ncbi.nlm.nih.gov/pubmed/30761714&lt;/url&gt;&lt;/related-urls&gt;&lt;/urls&gt;&lt;electronic-resource-num&gt;10.1111/1462-2920.14562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separate"/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(Metzger</w:t>
            </w:r>
            <w:r w:rsidRPr="00656E4E">
              <w:rPr>
                <w:rFonts w:ascii="Arial" w:eastAsia="Times New Roman" w:hAnsi="Arial" w:cs="Arial"/>
                <w:i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et al.</w: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, 2019)</w: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end"/>
            </w:r>
          </w:p>
        </w:tc>
      </w:tr>
      <w:tr w:rsidR="00192809" w:rsidRPr="00A06235" w14:paraId="336D3E4F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F0D92F" w14:textId="284C9D4A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pAT03</w:t>
            </w:r>
          </w:p>
        </w:tc>
        <w:tc>
          <w:tcPr>
            <w:tcW w:w="7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C8D449" w14:textId="28DE5074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pMMB67EH with FLP recombinase gene; Am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84EA3C" w14:textId="77777777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9372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E1AC110" w14:textId="144A92FE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begin">
                <w:fldData xml:space="preserve">PEVuZE5vdGU+PENpdGU+PEF1dGhvcj5UdWNrZXI8L0F1dGhvcj48WWVhcj4yMDE0PC9ZZWFyPjxS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</w:fldData>
              </w:fldChar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begin">
                <w:fldData xml:space="preserve">PEVuZE5vdGU+PENpdGU+PEF1dGhvcj5UdWNrZXI8L0F1dGhvcj48WWVhcj4yMDE0PC9ZZWFyPjxS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</w:fldData>
              </w:fldChar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separate"/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(Tucker</w:t>
            </w:r>
            <w:r w:rsidRPr="00656E4E">
              <w:rPr>
                <w:rFonts w:ascii="Arial" w:eastAsia="Times New Roman" w:hAnsi="Arial" w:cs="Arial"/>
                <w:i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et al</w: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, 2014)</w:t>
            </w:r>
            <w: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fldChar w:fldCharType="end"/>
            </w:r>
          </w:p>
        </w:tc>
      </w:tr>
      <w:tr w:rsidR="00192809" w:rsidRPr="00A06235" w14:paraId="221752B8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FC18B9" w14:textId="1E3AD516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pMMB67EH</w:t>
            </w:r>
          </w:p>
        </w:tc>
        <w:tc>
          <w:tcPr>
            <w:tcW w:w="72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4D1146" w14:textId="57A9C395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pMMB67EH; Am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9CA0BE" w14:textId="77777777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9371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CF770F" w14:textId="49704B80" w:rsidR="00192809" w:rsidRPr="00A06235" w:rsidRDefault="00192809" w:rsidP="00192809">
            <w:pPr>
              <w:rPr>
                <w:rFonts w:ascii="Arial" w:eastAsia="Times New Roman" w:hAnsi="Arial" w:cs="Arial"/>
                <w:strike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Laboratory stock</w:t>
            </w:r>
          </w:p>
        </w:tc>
      </w:tr>
      <w:tr w:rsidR="00192809" w:rsidRPr="00A06235" w14:paraId="32C3D87A" w14:textId="77777777" w:rsidTr="00A87380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CD0F45" w14:textId="520D5F1E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pMMB67EH-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hcp</w:t>
            </w:r>
          </w:p>
        </w:tc>
        <w:tc>
          <w:tcPr>
            <w:tcW w:w="724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CFAD46" w14:textId="5621ED2E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pMMB67EH with 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hc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gene from </w:t>
            </w:r>
            <w:r w:rsidRPr="00A0623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. baumannii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A118; Amp</w:t>
            </w:r>
            <w:r w:rsidRPr="00A0623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371CC9" w14:textId="4C9F8FB5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1175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B583A5C" w14:textId="77777777" w:rsidR="00192809" w:rsidRPr="00A06235" w:rsidRDefault="00192809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0623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is study</w:t>
            </w:r>
          </w:p>
        </w:tc>
      </w:tr>
      <w:tr w:rsidR="00192809" w:rsidRPr="00335715" w14:paraId="43BB24F4" w14:textId="77777777" w:rsidTr="00A87380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D5D276" w14:textId="69D4503A" w:rsidR="00192809" w:rsidRPr="00335715" w:rsidRDefault="002C3580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33571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pMMB67EH-</w:t>
            </w:r>
            <w:r w:rsidRPr="0033571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hcp</w:t>
            </w:r>
            <w:r w:rsidRPr="0033571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CTDΔ11</w:t>
            </w:r>
          </w:p>
        </w:tc>
        <w:tc>
          <w:tcPr>
            <w:tcW w:w="724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F7D9F9" w14:textId="54ECE982" w:rsidR="00335715" w:rsidRPr="00335715" w:rsidRDefault="002C3580" w:rsidP="00192809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33571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pMMB67EH </w:t>
            </w:r>
            <w:r w:rsidR="002C3848" w:rsidRPr="0033571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encoding </w:t>
            </w:r>
            <w:r w:rsidR="00335715" w:rsidRPr="0033571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C-terminally truncated Hcp (lacking the last 11 amino acids </w:t>
            </w:r>
            <w:r w:rsidR="002C3848" w:rsidRPr="0033571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(SLSNNTASYAA)</w:t>
            </w:r>
            <w:r w:rsidRPr="0033571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; Amp</w:t>
            </w:r>
            <w:r w:rsidRPr="0033571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720EE1" w14:textId="1F6761E9" w:rsidR="00192809" w:rsidRPr="00335715" w:rsidRDefault="00FC0119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33571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202</w:t>
            </w:r>
            <w:r w:rsidR="00335715" w:rsidRPr="0033571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7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EB1BD62" w14:textId="49BE5B1A" w:rsidR="00192809" w:rsidRPr="00335715" w:rsidRDefault="002C3580" w:rsidP="00192809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33571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is study</w:t>
            </w:r>
          </w:p>
        </w:tc>
      </w:tr>
      <w:tr w:rsidR="002C3848" w:rsidRPr="00A06235" w14:paraId="7664EC99" w14:textId="77777777" w:rsidTr="00A06235">
        <w:trPr>
          <w:trHeight w:val="320"/>
        </w:trPr>
        <w:tc>
          <w:tcPr>
            <w:tcW w:w="3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0DFCB6" w14:textId="14EE4AA0" w:rsidR="002C3848" w:rsidRPr="00335715" w:rsidRDefault="002C3848" w:rsidP="002C3848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33571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pMMB67EH-</w:t>
            </w:r>
            <w:r w:rsidR="00335715" w:rsidRPr="00335715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hcp</w:t>
            </w:r>
            <w:r w:rsidR="00335715" w:rsidRPr="0033571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[A166D/A167D]</w:t>
            </w:r>
          </w:p>
        </w:tc>
        <w:tc>
          <w:tcPr>
            <w:tcW w:w="724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A47BA2" w14:textId="48CEC412" w:rsidR="002C3848" w:rsidRPr="00335715" w:rsidRDefault="002C3848" w:rsidP="002C3848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33571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pMMB67EH encoding </w:t>
            </w:r>
            <w:r w:rsidR="00335715" w:rsidRPr="0033571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for Hcp[A166D/A167D] (last two amino acids changed from Ala to Asp)</w:t>
            </w:r>
            <w:r w:rsidRPr="0033571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; Amp</w:t>
            </w:r>
            <w:r w:rsidRPr="00335715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R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279B17" w14:textId="69268893" w:rsidR="002C3848" w:rsidRPr="00335715" w:rsidRDefault="00FC0119" w:rsidP="002C3848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33571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B#1202</w:t>
            </w:r>
            <w:r w:rsidR="00335715" w:rsidRPr="0033571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8</w:t>
            </w:r>
          </w:p>
        </w:tc>
        <w:tc>
          <w:tcPr>
            <w:tcW w:w="20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275A5C3" w14:textId="3326E350" w:rsidR="002C3848" w:rsidRPr="00A06235" w:rsidRDefault="002C3848" w:rsidP="002C3848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335715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is study</w:t>
            </w:r>
          </w:p>
        </w:tc>
      </w:tr>
    </w:tbl>
    <w:p w14:paraId="1E54A04E" w14:textId="77777777" w:rsidR="001C7334" w:rsidRDefault="001C7334" w:rsidP="00516DE3">
      <w:pPr>
        <w:rPr>
          <w:rFonts w:ascii="Arial" w:hAnsi="Arial" w:cs="Arial"/>
          <w:sz w:val="20"/>
          <w:szCs w:val="20"/>
        </w:rPr>
      </w:pPr>
    </w:p>
    <w:p w14:paraId="698A13D3" w14:textId="69A5FD86" w:rsidR="00717C52" w:rsidRPr="00A4572F" w:rsidRDefault="00717C52" w:rsidP="00516DE3">
      <w:pPr>
        <w:rPr>
          <w:rFonts w:ascii="Arial" w:hAnsi="Arial" w:cs="Arial"/>
          <w:sz w:val="21"/>
          <w:szCs w:val="21"/>
        </w:rPr>
      </w:pPr>
      <w:r w:rsidRPr="00A4572F">
        <w:rPr>
          <w:rFonts w:ascii="Arial" w:hAnsi="Arial" w:cs="Arial"/>
          <w:b/>
          <w:bCs/>
          <w:sz w:val="21"/>
          <w:szCs w:val="21"/>
        </w:rPr>
        <w:lastRenderedPageBreak/>
        <w:t>References</w:t>
      </w:r>
      <w:r w:rsidR="00656E4E" w:rsidRPr="00A4572F">
        <w:rPr>
          <w:rFonts w:ascii="Arial" w:hAnsi="Arial" w:cs="Arial"/>
          <w:b/>
          <w:bCs/>
          <w:sz w:val="21"/>
          <w:szCs w:val="21"/>
        </w:rPr>
        <w:t xml:space="preserve"> </w:t>
      </w:r>
      <w:r w:rsidR="00767A06" w:rsidRPr="00767A06">
        <w:rPr>
          <w:rFonts w:ascii="Arial" w:hAnsi="Arial" w:cs="Arial"/>
          <w:b/>
          <w:bCs/>
          <w:sz w:val="21"/>
          <w:szCs w:val="21"/>
        </w:rPr>
        <w:t>Supplementary File 1</w:t>
      </w:r>
    </w:p>
    <w:p w14:paraId="3E8D6E98" w14:textId="77777777" w:rsidR="005E5902" w:rsidRPr="009F0612" w:rsidRDefault="00656E4E" w:rsidP="008E301D">
      <w:pPr>
        <w:pStyle w:val="EndNoteBibliography"/>
        <w:spacing w:line="276" w:lineRule="auto"/>
        <w:ind w:left="284" w:hanging="284"/>
        <w:rPr>
          <w:rFonts w:ascii="Arial" w:hAnsi="Arial" w:cs="Arial"/>
          <w:noProof/>
          <w:sz w:val="21"/>
          <w:szCs w:val="21"/>
        </w:rPr>
      </w:pPr>
      <w:r w:rsidRPr="009F0612">
        <w:rPr>
          <w:rFonts w:ascii="Arial" w:hAnsi="Arial" w:cs="Arial"/>
          <w:sz w:val="21"/>
          <w:szCs w:val="21"/>
        </w:rPr>
        <w:fldChar w:fldCharType="begin"/>
      </w:r>
      <w:r w:rsidRPr="009F0612">
        <w:rPr>
          <w:rFonts w:ascii="Arial" w:hAnsi="Arial" w:cs="Arial"/>
          <w:sz w:val="21"/>
          <w:szCs w:val="21"/>
        </w:rPr>
        <w:instrText xml:space="preserve"> ADDIN EN.REFLIST </w:instrText>
      </w:r>
      <w:r w:rsidRPr="009F0612">
        <w:rPr>
          <w:rFonts w:ascii="Arial" w:hAnsi="Arial" w:cs="Arial"/>
          <w:sz w:val="21"/>
          <w:szCs w:val="21"/>
        </w:rPr>
        <w:fldChar w:fldCharType="separate"/>
      </w:r>
      <w:r w:rsidR="005E5902" w:rsidRPr="009F0612">
        <w:rPr>
          <w:rFonts w:ascii="Arial" w:hAnsi="Arial" w:cs="Arial"/>
          <w:noProof/>
          <w:sz w:val="21"/>
          <w:szCs w:val="21"/>
        </w:rPr>
        <w:t>Adams DW, Stutzmann S, Stoudmann C, Blokesch M (2019) DNA-uptake pili of</w:t>
      </w:r>
      <w:r w:rsidR="005E5902" w:rsidRPr="009F0612">
        <w:rPr>
          <w:rFonts w:ascii="Arial" w:hAnsi="Arial" w:cs="Arial"/>
          <w:i/>
          <w:noProof/>
          <w:sz w:val="21"/>
          <w:szCs w:val="21"/>
        </w:rPr>
        <w:t xml:space="preserve"> Vibrio cholerae</w:t>
      </w:r>
      <w:r w:rsidR="005E5902" w:rsidRPr="009F0612">
        <w:rPr>
          <w:rFonts w:ascii="Arial" w:hAnsi="Arial" w:cs="Arial"/>
          <w:noProof/>
          <w:sz w:val="21"/>
          <w:szCs w:val="21"/>
        </w:rPr>
        <w:t xml:space="preserve"> are required for chitin colonization and capable of kin recognition via sequence-specific self-interaction. </w:t>
      </w:r>
      <w:r w:rsidR="005E5902" w:rsidRPr="009F0612">
        <w:rPr>
          <w:rFonts w:ascii="Arial" w:hAnsi="Arial" w:cs="Arial"/>
          <w:i/>
          <w:noProof/>
          <w:sz w:val="21"/>
          <w:szCs w:val="21"/>
        </w:rPr>
        <w:t>Nat Microbiol</w:t>
      </w:r>
      <w:r w:rsidR="005E5902" w:rsidRPr="009F0612">
        <w:rPr>
          <w:rFonts w:ascii="Arial" w:hAnsi="Arial" w:cs="Arial"/>
          <w:noProof/>
          <w:sz w:val="21"/>
          <w:szCs w:val="21"/>
        </w:rPr>
        <w:t xml:space="preserve"> 4: 1545-1557</w:t>
      </w:r>
    </w:p>
    <w:p w14:paraId="3D11C529" w14:textId="77777777" w:rsidR="005E5902" w:rsidRPr="009F0612" w:rsidRDefault="005E5902" w:rsidP="008E301D">
      <w:pPr>
        <w:pStyle w:val="EndNoteBibliography"/>
        <w:spacing w:line="276" w:lineRule="auto"/>
        <w:ind w:left="284" w:hanging="284"/>
        <w:rPr>
          <w:rFonts w:ascii="Arial" w:hAnsi="Arial" w:cs="Arial"/>
          <w:noProof/>
          <w:sz w:val="21"/>
          <w:szCs w:val="21"/>
        </w:rPr>
      </w:pPr>
      <w:r w:rsidRPr="009F0612">
        <w:rPr>
          <w:rFonts w:ascii="Arial" w:hAnsi="Arial" w:cs="Arial"/>
          <w:noProof/>
          <w:sz w:val="21"/>
          <w:szCs w:val="21"/>
        </w:rPr>
        <w:t>Bao Y, Lies DP, Fu H, Roberts GP (1991) An improved Tn</w:t>
      </w:r>
      <w:r w:rsidRPr="009F0612">
        <w:rPr>
          <w:rFonts w:ascii="Arial" w:hAnsi="Arial" w:cs="Arial"/>
          <w:i/>
          <w:noProof/>
          <w:sz w:val="21"/>
          <w:szCs w:val="21"/>
        </w:rPr>
        <w:t>7</w:t>
      </w:r>
      <w:r w:rsidRPr="009F0612">
        <w:rPr>
          <w:rFonts w:ascii="Arial" w:hAnsi="Arial" w:cs="Arial"/>
          <w:noProof/>
          <w:sz w:val="21"/>
          <w:szCs w:val="21"/>
        </w:rPr>
        <w:t xml:space="preserve">-based system for the single-copy insertion of cloned genes into chromosomes of Gram-negative bacteria. </w:t>
      </w:r>
      <w:r w:rsidRPr="009F0612">
        <w:rPr>
          <w:rFonts w:ascii="Arial" w:hAnsi="Arial" w:cs="Arial"/>
          <w:i/>
          <w:noProof/>
          <w:sz w:val="21"/>
          <w:szCs w:val="21"/>
        </w:rPr>
        <w:t>Gene</w:t>
      </w:r>
      <w:r w:rsidRPr="009F0612">
        <w:rPr>
          <w:rFonts w:ascii="Arial" w:hAnsi="Arial" w:cs="Arial"/>
          <w:noProof/>
          <w:sz w:val="21"/>
          <w:szCs w:val="21"/>
        </w:rPr>
        <w:t xml:space="preserve"> 109: 167-168</w:t>
      </w:r>
    </w:p>
    <w:p w14:paraId="65AF5B04" w14:textId="77777777" w:rsidR="005E5902" w:rsidRPr="009F0612" w:rsidRDefault="005E5902" w:rsidP="008E301D">
      <w:pPr>
        <w:pStyle w:val="EndNoteBibliography"/>
        <w:spacing w:line="276" w:lineRule="auto"/>
        <w:ind w:left="284" w:hanging="284"/>
        <w:rPr>
          <w:rFonts w:ascii="Arial" w:hAnsi="Arial" w:cs="Arial"/>
          <w:noProof/>
          <w:sz w:val="21"/>
          <w:szCs w:val="21"/>
        </w:rPr>
      </w:pPr>
      <w:r w:rsidRPr="009F0612">
        <w:rPr>
          <w:rFonts w:ascii="Arial" w:hAnsi="Arial" w:cs="Arial"/>
          <w:noProof/>
          <w:sz w:val="21"/>
          <w:szCs w:val="21"/>
        </w:rPr>
        <w:t>Flaugnatti N, Isaac S, Lemos Rocha LF, Stutzmann S, Rendueles O, Stoudmann C, Vesel N, Garcia-Garcera M, Buffet A, Sana TG</w:t>
      </w:r>
      <w:r w:rsidRPr="009F0612">
        <w:rPr>
          <w:rFonts w:ascii="Arial" w:hAnsi="Arial" w:cs="Arial"/>
          <w:i/>
          <w:noProof/>
          <w:sz w:val="21"/>
          <w:szCs w:val="21"/>
        </w:rPr>
        <w:t xml:space="preserve"> et al</w:t>
      </w:r>
      <w:r w:rsidRPr="009F0612">
        <w:rPr>
          <w:rFonts w:ascii="Arial" w:hAnsi="Arial" w:cs="Arial"/>
          <w:noProof/>
          <w:sz w:val="21"/>
          <w:szCs w:val="21"/>
        </w:rPr>
        <w:t xml:space="preserve"> (2021) Human commensal gut Proteobacteria withstand type VI secretion attacks through immunity protein-independent mechanisms. </w:t>
      </w:r>
      <w:r w:rsidRPr="009F0612">
        <w:rPr>
          <w:rFonts w:ascii="Arial" w:hAnsi="Arial" w:cs="Arial"/>
          <w:i/>
          <w:noProof/>
          <w:sz w:val="21"/>
          <w:szCs w:val="21"/>
        </w:rPr>
        <w:t>Nat Commun</w:t>
      </w:r>
      <w:r w:rsidRPr="009F0612">
        <w:rPr>
          <w:rFonts w:ascii="Arial" w:hAnsi="Arial" w:cs="Arial"/>
          <w:noProof/>
          <w:sz w:val="21"/>
          <w:szCs w:val="21"/>
        </w:rPr>
        <w:t xml:space="preserve"> 12: 5751</w:t>
      </w:r>
    </w:p>
    <w:p w14:paraId="3E21E163" w14:textId="77777777" w:rsidR="005E5902" w:rsidRPr="009F0612" w:rsidRDefault="005E5902" w:rsidP="008E301D">
      <w:pPr>
        <w:pStyle w:val="EndNoteBibliography"/>
        <w:spacing w:line="276" w:lineRule="auto"/>
        <w:ind w:left="284" w:hanging="284"/>
        <w:rPr>
          <w:rFonts w:ascii="Arial" w:hAnsi="Arial" w:cs="Arial"/>
          <w:noProof/>
          <w:sz w:val="21"/>
          <w:szCs w:val="21"/>
        </w:rPr>
      </w:pPr>
      <w:r w:rsidRPr="009F0612">
        <w:rPr>
          <w:rFonts w:ascii="Arial" w:hAnsi="Arial" w:cs="Arial"/>
          <w:noProof/>
          <w:sz w:val="21"/>
          <w:szCs w:val="21"/>
        </w:rPr>
        <w:t>Forster SC, Kumar N, Anonye BO, Almeida A, Viciani E, Stares MD, Dunn M, Mkandawire TT, Zhu A, Shao Y</w:t>
      </w:r>
      <w:r w:rsidRPr="009F0612">
        <w:rPr>
          <w:rFonts w:ascii="Arial" w:hAnsi="Arial" w:cs="Arial"/>
          <w:i/>
          <w:noProof/>
          <w:sz w:val="21"/>
          <w:szCs w:val="21"/>
        </w:rPr>
        <w:t xml:space="preserve"> et al</w:t>
      </w:r>
      <w:r w:rsidRPr="009F0612">
        <w:rPr>
          <w:rFonts w:ascii="Arial" w:hAnsi="Arial" w:cs="Arial"/>
          <w:noProof/>
          <w:sz w:val="21"/>
          <w:szCs w:val="21"/>
        </w:rPr>
        <w:t xml:space="preserve"> (2019) A human gut bacterial genome and culture collection for improved metagenomic analyses. </w:t>
      </w:r>
      <w:r w:rsidRPr="009F0612">
        <w:rPr>
          <w:rFonts w:ascii="Arial" w:hAnsi="Arial" w:cs="Arial"/>
          <w:i/>
          <w:noProof/>
          <w:sz w:val="21"/>
          <w:szCs w:val="21"/>
        </w:rPr>
        <w:t>Nat Biotechnol</w:t>
      </w:r>
      <w:r w:rsidRPr="009F0612">
        <w:rPr>
          <w:rFonts w:ascii="Arial" w:hAnsi="Arial" w:cs="Arial"/>
          <w:noProof/>
          <w:sz w:val="21"/>
          <w:szCs w:val="21"/>
        </w:rPr>
        <w:t xml:space="preserve"> 37: 186-192</w:t>
      </w:r>
    </w:p>
    <w:p w14:paraId="3E4B1E9D" w14:textId="77777777" w:rsidR="005E5902" w:rsidRPr="009F0612" w:rsidRDefault="005E5902" w:rsidP="008E301D">
      <w:pPr>
        <w:pStyle w:val="EndNoteBibliography"/>
        <w:spacing w:line="276" w:lineRule="auto"/>
        <w:ind w:left="284" w:hanging="284"/>
        <w:rPr>
          <w:rFonts w:ascii="Arial" w:hAnsi="Arial" w:cs="Arial"/>
          <w:noProof/>
          <w:sz w:val="21"/>
          <w:szCs w:val="21"/>
        </w:rPr>
      </w:pPr>
      <w:r w:rsidRPr="009F0612">
        <w:rPr>
          <w:rFonts w:ascii="Arial" w:hAnsi="Arial" w:cs="Arial"/>
          <w:noProof/>
          <w:sz w:val="21"/>
          <w:szCs w:val="21"/>
        </w:rPr>
        <w:t xml:space="preserve">Lin L, Capozzoli R, Ferrand A, Plum M, Vettiger A, Basler M (2022) Subcellular localization of Type VI secretion system assembly in response to cell-cell contact. </w:t>
      </w:r>
      <w:r w:rsidRPr="009F0612">
        <w:rPr>
          <w:rFonts w:ascii="Arial" w:hAnsi="Arial" w:cs="Arial"/>
          <w:i/>
          <w:noProof/>
          <w:sz w:val="21"/>
          <w:szCs w:val="21"/>
        </w:rPr>
        <w:t>EMBO J</w:t>
      </w:r>
      <w:r w:rsidRPr="009F0612">
        <w:rPr>
          <w:rFonts w:ascii="Arial" w:hAnsi="Arial" w:cs="Arial"/>
          <w:noProof/>
          <w:sz w:val="21"/>
          <w:szCs w:val="21"/>
        </w:rPr>
        <w:t xml:space="preserve"> 41: e108595</w:t>
      </w:r>
    </w:p>
    <w:p w14:paraId="1A9855A6" w14:textId="77777777" w:rsidR="005E5902" w:rsidRPr="009F0612" w:rsidRDefault="005E5902" w:rsidP="008E301D">
      <w:pPr>
        <w:pStyle w:val="EndNoteBibliography"/>
        <w:spacing w:line="276" w:lineRule="auto"/>
        <w:ind w:left="284" w:hanging="284"/>
        <w:rPr>
          <w:rFonts w:ascii="Arial" w:hAnsi="Arial" w:cs="Arial"/>
          <w:noProof/>
          <w:sz w:val="21"/>
          <w:szCs w:val="21"/>
        </w:rPr>
      </w:pPr>
      <w:r w:rsidRPr="009F0612">
        <w:rPr>
          <w:rFonts w:ascii="Arial" w:hAnsi="Arial" w:cs="Arial"/>
          <w:noProof/>
          <w:sz w:val="21"/>
          <w:szCs w:val="21"/>
        </w:rPr>
        <w:t xml:space="preserve">Meibom KL, Li XB, Nielsen AT, Wu CY, Roseman S, Schoolnik GK (2004) The </w:t>
      </w:r>
      <w:r w:rsidRPr="009F0612">
        <w:rPr>
          <w:rFonts w:ascii="Arial" w:hAnsi="Arial" w:cs="Arial"/>
          <w:i/>
          <w:noProof/>
          <w:sz w:val="21"/>
          <w:szCs w:val="21"/>
        </w:rPr>
        <w:t>Vibrio cholerae</w:t>
      </w:r>
      <w:r w:rsidRPr="009F0612">
        <w:rPr>
          <w:rFonts w:ascii="Arial" w:hAnsi="Arial" w:cs="Arial"/>
          <w:noProof/>
          <w:sz w:val="21"/>
          <w:szCs w:val="21"/>
        </w:rPr>
        <w:t xml:space="preserve"> chitin utilization program. </w:t>
      </w:r>
      <w:r w:rsidRPr="009F0612">
        <w:rPr>
          <w:rFonts w:ascii="Arial" w:hAnsi="Arial" w:cs="Arial"/>
          <w:i/>
          <w:noProof/>
          <w:sz w:val="21"/>
          <w:szCs w:val="21"/>
        </w:rPr>
        <w:t>Proc Natl Acad Sci USA</w:t>
      </w:r>
      <w:r w:rsidRPr="009F0612">
        <w:rPr>
          <w:rFonts w:ascii="Arial" w:hAnsi="Arial" w:cs="Arial"/>
          <w:noProof/>
          <w:sz w:val="21"/>
          <w:szCs w:val="21"/>
        </w:rPr>
        <w:t xml:space="preserve"> 101: 2524-2529</w:t>
      </w:r>
    </w:p>
    <w:p w14:paraId="5DC63625" w14:textId="77777777" w:rsidR="005E5902" w:rsidRPr="009F0612" w:rsidRDefault="005E5902" w:rsidP="008E301D">
      <w:pPr>
        <w:pStyle w:val="EndNoteBibliography"/>
        <w:spacing w:line="276" w:lineRule="auto"/>
        <w:ind w:left="284" w:hanging="284"/>
        <w:rPr>
          <w:rFonts w:ascii="Arial" w:hAnsi="Arial" w:cs="Arial"/>
          <w:noProof/>
          <w:sz w:val="21"/>
          <w:szCs w:val="21"/>
        </w:rPr>
      </w:pPr>
      <w:r w:rsidRPr="009F0612">
        <w:rPr>
          <w:rFonts w:ascii="Arial" w:hAnsi="Arial" w:cs="Arial"/>
          <w:noProof/>
          <w:sz w:val="21"/>
          <w:szCs w:val="21"/>
        </w:rPr>
        <w:t xml:space="preserve">Metzger LC, Matthey N, Stoudmann C, Collas EJ, Blokesch M (2019) Ecological implications of gene regulation by TfoX and TfoY among diverse </w:t>
      </w:r>
      <w:r w:rsidRPr="009F0612">
        <w:rPr>
          <w:rFonts w:ascii="Arial" w:hAnsi="Arial" w:cs="Arial"/>
          <w:i/>
          <w:noProof/>
          <w:sz w:val="21"/>
          <w:szCs w:val="21"/>
        </w:rPr>
        <w:t>Vibrio</w:t>
      </w:r>
      <w:r w:rsidRPr="009F0612">
        <w:rPr>
          <w:rFonts w:ascii="Arial" w:hAnsi="Arial" w:cs="Arial"/>
          <w:noProof/>
          <w:sz w:val="21"/>
          <w:szCs w:val="21"/>
        </w:rPr>
        <w:t xml:space="preserve"> species. </w:t>
      </w:r>
      <w:r w:rsidRPr="009F0612">
        <w:rPr>
          <w:rFonts w:ascii="Arial" w:hAnsi="Arial" w:cs="Arial"/>
          <w:i/>
          <w:noProof/>
          <w:sz w:val="21"/>
          <w:szCs w:val="21"/>
        </w:rPr>
        <w:t>Environ Microbiol</w:t>
      </w:r>
      <w:r w:rsidRPr="009F0612">
        <w:rPr>
          <w:rFonts w:ascii="Arial" w:hAnsi="Arial" w:cs="Arial"/>
          <w:noProof/>
          <w:sz w:val="21"/>
          <w:szCs w:val="21"/>
        </w:rPr>
        <w:t xml:space="preserve"> 21: 2231-2247</w:t>
      </w:r>
    </w:p>
    <w:p w14:paraId="200AF48B" w14:textId="77777777" w:rsidR="005E5902" w:rsidRPr="009F0612" w:rsidRDefault="005E5902" w:rsidP="008E301D">
      <w:pPr>
        <w:pStyle w:val="EndNoteBibliography"/>
        <w:spacing w:line="276" w:lineRule="auto"/>
        <w:ind w:left="284" w:hanging="284"/>
        <w:rPr>
          <w:rFonts w:ascii="Arial" w:hAnsi="Arial" w:cs="Arial"/>
          <w:noProof/>
          <w:sz w:val="21"/>
          <w:szCs w:val="21"/>
        </w:rPr>
      </w:pPr>
      <w:r w:rsidRPr="009F0612">
        <w:rPr>
          <w:rFonts w:ascii="Arial" w:hAnsi="Arial" w:cs="Arial"/>
          <w:noProof/>
          <w:sz w:val="21"/>
          <w:szCs w:val="21"/>
        </w:rPr>
        <w:t xml:space="preserve">Ramirez MS, Don M, Merkier AK, Bistue AJ, Zorreguieta A, Centron D, Tolmasky ME (2010) Naturally competent </w:t>
      </w:r>
      <w:r w:rsidRPr="009F0612">
        <w:rPr>
          <w:rFonts w:ascii="Arial" w:hAnsi="Arial" w:cs="Arial"/>
          <w:i/>
          <w:noProof/>
          <w:sz w:val="21"/>
          <w:szCs w:val="21"/>
        </w:rPr>
        <w:t xml:space="preserve">Acinetobacter baumannii </w:t>
      </w:r>
      <w:r w:rsidRPr="009F0612">
        <w:rPr>
          <w:rFonts w:ascii="Arial" w:hAnsi="Arial" w:cs="Arial"/>
          <w:noProof/>
          <w:sz w:val="21"/>
          <w:szCs w:val="21"/>
        </w:rPr>
        <w:t xml:space="preserve">clinical isolate as a convenient model for genetic studies. </w:t>
      </w:r>
      <w:r w:rsidRPr="009F0612">
        <w:rPr>
          <w:rFonts w:ascii="Arial" w:hAnsi="Arial" w:cs="Arial"/>
          <w:i/>
          <w:noProof/>
          <w:sz w:val="21"/>
          <w:szCs w:val="21"/>
        </w:rPr>
        <w:t>J Clin Microbiol</w:t>
      </w:r>
      <w:r w:rsidRPr="009F0612">
        <w:rPr>
          <w:rFonts w:ascii="Arial" w:hAnsi="Arial" w:cs="Arial"/>
          <w:noProof/>
          <w:sz w:val="21"/>
          <w:szCs w:val="21"/>
        </w:rPr>
        <w:t xml:space="preserve"> 48: 1488-1490</w:t>
      </w:r>
    </w:p>
    <w:p w14:paraId="023C01DE" w14:textId="77777777" w:rsidR="005E5902" w:rsidRPr="009F0612" w:rsidRDefault="005E5902" w:rsidP="008E301D">
      <w:pPr>
        <w:pStyle w:val="EndNoteBibliography"/>
        <w:spacing w:line="276" w:lineRule="auto"/>
        <w:ind w:left="284" w:hanging="284"/>
        <w:rPr>
          <w:rFonts w:ascii="Arial" w:hAnsi="Arial" w:cs="Arial"/>
          <w:noProof/>
          <w:sz w:val="21"/>
          <w:szCs w:val="21"/>
        </w:rPr>
      </w:pPr>
      <w:r w:rsidRPr="009F0612">
        <w:rPr>
          <w:rFonts w:ascii="Arial" w:hAnsi="Arial" w:cs="Arial"/>
          <w:noProof/>
          <w:sz w:val="21"/>
          <w:szCs w:val="21"/>
        </w:rPr>
        <w:t xml:space="preserve">Seitz P, Pezeshgi Modarres H, Borgeaud S, Bulushev RD, Steinbock LJ, Radenovic A, Dal Peraro M, Blokesch M (2014) ComEA Is Essential for the Transfer of External DNA into the Periplasm in Naturally Transformable </w:t>
      </w:r>
      <w:r w:rsidRPr="009F0612">
        <w:rPr>
          <w:rFonts w:ascii="Arial" w:hAnsi="Arial" w:cs="Arial"/>
          <w:i/>
          <w:noProof/>
          <w:sz w:val="21"/>
          <w:szCs w:val="21"/>
        </w:rPr>
        <w:t xml:space="preserve">Vibrio cholerae </w:t>
      </w:r>
      <w:r w:rsidRPr="009F0612">
        <w:rPr>
          <w:rFonts w:ascii="Arial" w:hAnsi="Arial" w:cs="Arial"/>
          <w:noProof/>
          <w:sz w:val="21"/>
          <w:szCs w:val="21"/>
        </w:rPr>
        <w:t xml:space="preserve">Cells. </w:t>
      </w:r>
      <w:r w:rsidRPr="009F0612">
        <w:rPr>
          <w:rFonts w:ascii="Arial" w:hAnsi="Arial" w:cs="Arial"/>
          <w:i/>
          <w:noProof/>
          <w:sz w:val="21"/>
          <w:szCs w:val="21"/>
        </w:rPr>
        <w:t>PLoS Genet</w:t>
      </w:r>
      <w:r w:rsidRPr="009F0612">
        <w:rPr>
          <w:rFonts w:ascii="Arial" w:hAnsi="Arial" w:cs="Arial"/>
          <w:noProof/>
          <w:sz w:val="21"/>
          <w:szCs w:val="21"/>
        </w:rPr>
        <w:t xml:space="preserve"> 10: e1004066</w:t>
      </w:r>
    </w:p>
    <w:p w14:paraId="335E5C4E" w14:textId="77777777" w:rsidR="005E5902" w:rsidRPr="009F0612" w:rsidRDefault="005E5902" w:rsidP="008E301D">
      <w:pPr>
        <w:pStyle w:val="EndNoteBibliography"/>
        <w:spacing w:line="276" w:lineRule="auto"/>
        <w:ind w:left="284" w:hanging="284"/>
        <w:rPr>
          <w:rFonts w:ascii="Arial" w:hAnsi="Arial" w:cs="Arial"/>
          <w:noProof/>
          <w:sz w:val="21"/>
          <w:szCs w:val="21"/>
        </w:rPr>
      </w:pPr>
      <w:r w:rsidRPr="009F0612">
        <w:rPr>
          <w:rFonts w:ascii="Arial" w:hAnsi="Arial" w:cs="Arial"/>
          <w:noProof/>
          <w:sz w:val="21"/>
          <w:szCs w:val="21"/>
        </w:rPr>
        <w:t>Simon R, Priefer U, Pühler A (1983) A broad host range mobilization system for</w:t>
      </w:r>
      <w:r w:rsidRPr="009F0612">
        <w:rPr>
          <w:rFonts w:ascii="Arial" w:hAnsi="Arial" w:cs="Arial"/>
          <w:i/>
          <w:noProof/>
          <w:sz w:val="21"/>
          <w:szCs w:val="21"/>
        </w:rPr>
        <w:t xml:space="preserve"> in vivo </w:t>
      </w:r>
      <w:r w:rsidRPr="009F0612">
        <w:rPr>
          <w:rFonts w:ascii="Arial" w:hAnsi="Arial" w:cs="Arial"/>
          <w:noProof/>
          <w:sz w:val="21"/>
          <w:szCs w:val="21"/>
        </w:rPr>
        <w:t xml:space="preserve">genetic engineering: transposon mutagenesis in Gram negative bacteria. </w:t>
      </w:r>
      <w:r w:rsidRPr="009F0612">
        <w:rPr>
          <w:rFonts w:ascii="Arial" w:hAnsi="Arial" w:cs="Arial"/>
          <w:i/>
          <w:noProof/>
          <w:sz w:val="21"/>
          <w:szCs w:val="21"/>
        </w:rPr>
        <w:t>Nat Biotechnol</w:t>
      </w:r>
      <w:r w:rsidRPr="009F0612">
        <w:rPr>
          <w:rFonts w:ascii="Arial" w:hAnsi="Arial" w:cs="Arial"/>
          <w:noProof/>
          <w:sz w:val="21"/>
          <w:szCs w:val="21"/>
        </w:rPr>
        <w:t xml:space="preserve"> 1: 784-791</w:t>
      </w:r>
    </w:p>
    <w:p w14:paraId="37A4AEBD" w14:textId="77777777" w:rsidR="005E5902" w:rsidRPr="009F0612" w:rsidRDefault="005E5902" w:rsidP="008E301D">
      <w:pPr>
        <w:pStyle w:val="EndNoteBibliography"/>
        <w:spacing w:line="276" w:lineRule="auto"/>
        <w:ind w:left="284" w:hanging="284"/>
        <w:rPr>
          <w:rFonts w:ascii="Arial" w:hAnsi="Arial" w:cs="Arial"/>
          <w:noProof/>
          <w:sz w:val="21"/>
          <w:szCs w:val="21"/>
        </w:rPr>
      </w:pPr>
      <w:r w:rsidRPr="009F0612">
        <w:rPr>
          <w:rFonts w:ascii="Arial" w:hAnsi="Arial" w:cs="Arial"/>
          <w:noProof/>
          <w:sz w:val="21"/>
          <w:szCs w:val="21"/>
        </w:rPr>
        <w:t xml:space="preserve">Traglia GM, Chua K, Centron D, Tolmasky ME, Ramirez MS (2014) Whole-genome sequence analysis of the naturally competent </w:t>
      </w:r>
      <w:r w:rsidRPr="009F0612">
        <w:rPr>
          <w:rFonts w:ascii="Arial" w:hAnsi="Arial" w:cs="Arial"/>
          <w:i/>
          <w:noProof/>
          <w:sz w:val="21"/>
          <w:szCs w:val="21"/>
        </w:rPr>
        <w:t>Acinetobacter baumannii</w:t>
      </w:r>
      <w:r w:rsidRPr="009F0612">
        <w:rPr>
          <w:rFonts w:ascii="Arial" w:hAnsi="Arial" w:cs="Arial"/>
          <w:noProof/>
          <w:sz w:val="21"/>
          <w:szCs w:val="21"/>
        </w:rPr>
        <w:t xml:space="preserve"> clinical isolate A118. </w:t>
      </w:r>
      <w:r w:rsidRPr="009F0612">
        <w:rPr>
          <w:rFonts w:ascii="Arial" w:hAnsi="Arial" w:cs="Arial"/>
          <w:i/>
          <w:noProof/>
          <w:sz w:val="21"/>
          <w:szCs w:val="21"/>
        </w:rPr>
        <w:t>Genome Biol Evol</w:t>
      </w:r>
      <w:r w:rsidRPr="009F0612">
        <w:rPr>
          <w:rFonts w:ascii="Arial" w:hAnsi="Arial" w:cs="Arial"/>
          <w:noProof/>
          <w:sz w:val="21"/>
          <w:szCs w:val="21"/>
        </w:rPr>
        <w:t xml:space="preserve"> 6: 2235-2239</w:t>
      </w:r>
    </w:p>
    <w:p w14:paraId="080B8C15" w14:textId="4F831558" w:rsidR="005E5902" w:rsidRPr="009F0612" w:rsidRDefault="005E5902" w:rsidP="008E301D">
      <w:pPr>
        <w:pStyle w:val="EndNoteBibliography"/>
        <w:spacing w:line="276" w:lineRule="auto"/>
        <w:ind w:left="284" w:hanging="284"/>
        <w:rPr>
          <w:rFonts w:ascii="Arial" w:hAnsi="Arial" w:cs="Arial"/>
          <w:noProof/>
          <w:sz w:val="21"/>
          <w:szCs w:val="21"/>
        </w:rPr>
      </w:pPr>
      <w:r w:rsidRPr="009F0612">
        <w:rPr>
          <w:rFonts w:ascii="Arial" w:hAnsi="Arial" w:cs="Arial"/>
          <w:noProof/>
          <w:sz w:val="21"/>
          <w:szCs w:val="21"/>
        </w:rPr>
        <w:t>Tucker AT, Nowicki EM, Boll JM, Knauf GA, Burdis NC, Trent MS, Davies BW (2014) Defining gene-phenotype relationships in</w:t>
      </w:r>
      <w:r w:rsidRPr="009F0612">
        <w:rPr>
          <w:rFonts w:ascii="Arial" w:hAnsi="Arial" w:cs="Arial"/>
          <w:i/>
          <w:noProof/>
          <w:sz w:val="21"/>
          <w:szCs w:val="21"/>
        </w:rPr>
        <w:t xml:space="preserve"> Acinetobacter baumannii </w:t>
      </w:r>
      <w:r w:rsidRPr="009F0612">
        <w:rPr>
          <w:rFonts w:ascii="Arial" w:hAnsi="Arial" w:cs="Arial"/>
          <w:noProof/>
          <w:sz w:val="21"/>
          <w:szCs w:val="21"/>
        </w:rPr>
        <w:t xml:space="preserve">through one-step chromosomal gene inactivation. </w:t>
      </w:r>
      <w:r w:rsidRPr="009F0612">
        <w:rPr>
          <w:rFonts w:ascii="Arial" w:hAnsi="Arial" w:cs="Arial"/>
          <w:i/>
          <w:noProof/>
          <w:sz w:val="21"/>
          <w:szCs w:val="21"/>
        </w:rPr>
        <w:t>mBio</w:t>
      </w:r>
      <w:r w:rsidRPr="009F0612">
        <w:rPr>
          <w:rFonts w:ascii="Arial" w:hAnsi="Arial" w:cs="Arial"/>
          <w:noProof/>
          <w:sz w:val="21"/>
          <w:szCs w:val="21"/>
        </w:rPr>
        <w:t xml:space="preserve"> 5: e01313-14</w:t>
      </w:r>
    </w:p>
    <w:p w14:paraId="2A915C8E" w14:textId="77777777" w:rsidR="005E5902" w:rsidRPr="009F0612" w:rsidRDefault="005E5902" w:rsidP="008E301D">
      <w:pPr>
        <w:pStyle w:val="EndNoteBibliography"/>
        <w:spacing w:line="276" w:lineRule="auto"/>
        <w:ind w:left="284" w:hanging="284"/>
        <w:rPr>
          <w:rFonts w:ascii="Arial" w:hAnsi="Arial" w:cs="Arial"/>
          <w:noProof/>
          <w:sz w:val="21"/>
          <w:szCs w:val="21"/>
        </w:rPr>
      </w:pPr>
      <w:r w:rsidRPr="009F0612">
        <w:rPr>
          <w:rFonts w:ascii="Arial" w:hAnsi="Arial" w:cs="Arial"/>
          <w:noProof/>
          <w:sz w:val="21"/>
          <w:szCs w:val="21"/>
        </w:rPr>
        <w:t>Wilharm G, Skiebe E, Higgins PG, Poppel MT, Blaschke U, Leser S, Heider C, Heindorf M, Brauner P, Jackel U</w:t>
      </w:r>
      <w:r w:rsidRPr="009F0612">
        <w:rPr>
          <w:rFonts w:ascii="Arial" w:hAnsi="Arial" w:cs="Arial"/>
          <w:i/>
          <w:noProof/>
          <w:sz w:val="21"/>
          <w:szCs w:val="21"/>
        </w:rPr>
        <w:t xml:space="preserve"> et al</w:t>
      </w:r>
      <w:r w:rsidRPr="009F0612">
        <w:rPr>
          <w:rFonts w:ascii="Arial" w:hAnsi="Arial" w:cs="Arial"/>
          <w:noProof/>
          <w:sz w:val="21"/>
          <w:szCs w:val="21"/>
        </w:rPr>
        <w:t xml:space="preserve"> (2017) Relatedness of wildlife and livestock avian isolates of the nosocomial pathogen </w:t>
      </w:r>
      <w:r w:rsidRPr="009F0612">
        <w:rPr>
          <w:rFonts w:ascii="Arial" w:hAnsi="Arial" w:cs="Arial"/>
          <w:i/>
          <w:noProof/>
          <w:sz w:val="21"/>
          <w:szCs w:val="21"/>
        </w:rPr>
        <w:t>Acinetobacter baumannii</w:t>
      </w:r>
      <w:r w:rsidRPr="009F0612">
        <w:rPr>
          <w:rFonts w:ascii="Arial" w:hAnsi="Arial" w:cs="Arial"/>
          <w:noProof/>
          <w:sz w:val="21"/>
          <w:szCs w:val="21"/>
        </w:rPr>
        <w:t xml:space="preserve"> to lineages spread in hospitals worldwide. </w:t>
      </w:r>
      <w:r w:rsidRPr="009F0612">
        <w:rPr>
          <w:rFonts w:ascii="Arial" w:hAnsi="Arial" w:cs="Arial"/>
          <w:i/>
          <w:noProof/>
          <w:sz w:val="21"/>
          <w:szCs w:val="21"/>
        </w:rPr>
        <w:t>Environ Microbiol</w:t>
      </w:r>
      <w:r w:rsidRPr="009F0612">
        <w:rPr>
          <w:rFonts w:ascii="Arial" w:hAnsi="Arial" w:cs="Arial"/>
          <w:noProof/>
          <w:sz w:val="21"/>
          <w:szCs w:val="21"/>
        </w:rPr>
        <w:t xml:space="preserve"> 19: 4349-4364</w:t>
      </w:r>
    </w:p>
    <w:p w14:paraId="0A628C05" w14:textId="187DBB91" w:rsidR="00656E4E" w:rsidRPr="005E5902" w:rsidRDefault="00656E4E" w:rsidP="008E301D">
      <w:pPr>
        <w:spacing w:line="276" w:lineRule="auto"/>
        <w:ind w:left="284" w:hanging="284"/>
        <w:jc w:val="both"/>
        <w:rPr>
          <w:rFonts w:ascii="Arial" w:hAnsi="Arial" w:cs="Arial"/>
          <w:sz w:val="22"/>
          <w:szCs w:val="22"/>
        </w:rPr>
      </w:pPr>
      <w:r w:rsidRPr="009F0612">
        <w:rPr>
          <w:rFonts w:ascii="Arial" w:hAnsi="Arial" w:cs="Arial"/>
          <w:sz w:val="21"/>
          <w:szCs w:val="21"/>
        </w:rPr>
        <w:fldChar w:fldCharType="end"/>
      </w:r>
    </w:p>
    <w:sectPr w:rsidR="00656E4E" w:rsidRPr="005E5902" w:rsidSect="009C18D8">
      <w:pgSz w:w="16840" w:h="11900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62"/>
  <w:doNotDisplayPageBoundaries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EMBO J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fa0zv5wrevxtferfwpv595xe2wzvew5rraf&quot;&gt;Blokesch_EndNote&lt;record-ids&gt;&lt;item&gt;2015&lt;/item&gt;&lt;item&gt;2687&lt;/item&gt;&lt;item&gt;3216&lt;/item&gt;&lt;item&gt;3859&lt;/item&gt;&lt;item&gt;5500&lt;/item&gt;&lt;item&gt;5519&lt;/item&gt;&lt;item&gt;5578&lt;/item&gt;&lt;item&gt;5726&lt;/item&gt;&lt;item&gt;5743&lt;/item&gt;&lt;item&gt;5860&lt;/item&gt;&lt;item&gt;6021&lt;/item&gt;&lt;item&gt;6062&lt;/item&gt;&lt;item&gt;6063&lt;/item&gt;&lt;/record-ids&gt;&lt;/item&gt;&lt;/Libraries&gt;"/>
  </w:docVars>
  <w:rsids>
    <w:rsidRoot w:val="00516DE3"/>
    <w:rsid w:val="00005D3B"/>
    <w:rsid w:val="00012866"/>
    <w:rsid w:val="00012A0B"/>
    <w:rsid w:val="00023EB7"/>
    <w:rsid w:val="00026063"/>
    <w:rsid w:val="00026279"/>
    <w:rsid w:val="00026B4A"/>
    <w:rsid w:val="00026E95"/>
    <w:rsid w:val="00030EA0"/>
    <w:rsid w:val="00032D47"/>
    <w:rsid w:val="00032E46"/>
    <w:rsid w:val="000403A3"/>
    <w:rsid w:val="000446DE"/>
    <w:rsid w:val="000449DD"/>
    <w:rsid w:val="000520FB"/>
    <w:rsid w:val="00052DF7"/>
    <w:rsid w:val="000629FB"/>
    <w:rsid w:val="000632A5"/>
    <w:rsid w:val="00063BCC"/>
    <w:rsid w:val="00065EF0"/>
    <w:rsid w:val="0007085B"/>
    <w:rsid w:val="000709E3"/>
    <w:rsid w:val="00074301"/>
    <w:rsid w:val="00081ADC"/>
    <w:rsid w:val="00085D74"/>
    <w:rsid w:val="00087CA6"/>
    <w:rsid w:val="00087F34"/>
    <w:rsid w:val="00091A9C"/>
    <w:rsid w:val="00095600"/>
    <w:rsid w:val="0009670A"/>
    <w:rsid w:val="00097324"/>
    <w:rsid w:val="000A19FE"/>
    <w:rsid w:val="000A4D2B"/>
    <w:rsid w:val="000A5BBD"/>
    <w:rsid w:val="000A6DAF"/>
    <w:rsid w:val="000B4F17"/>
    <w:rsid w:val="000B6225"/>
    <w:rsid w:val="000C2F3B"/>
    <w:rsid w:val="000C516D"/>
    <w:rsid w:val="000C6105"/>
    <w:rsid w:val="000C6908"/>
    <w:rsid w:val="000E230D"/>
    <w:rsid w:val="000F5F35"/>
    <w:rsid w:val="000F633E"/>
    <w:rsid w:val="00100C2B"/>
    <w:rsid w:val="00120208"/>
    <w:rsid w:val="00123F30"/>
    <w:rsid w:val="00123F3C"/>
    <w:rsid w:val="00132EE5"/>
    <w:rsid w:val="0013750D"/>
    <w:rsid w:val="00142B9E"/>
    <w:rsid w:val="00143290"/>
    <w:rsid w:val="001506B0"/>
    <w:rsid w:val="0017029C"/>
    <w:rsid w:val="001702FD"/>
    <w:rsid w:val="00171520"/>
    <w:rsid w:val="00172BA7"/>
    <w:rsid w:val="001830D1"/>
    <w:rsid w:val="00185A8E"/>
    <w:rsid w:val="00187565"/>
    <w:rsid w:val="00187B62"/>
    <w:rsid w:val="00192809"/>
    <w:rsid w:val="00195051"/>
    <w:rsid w:val="001A0D94"/>
    <w:rsid w:val="001B1B83"/>
    <w:rsid w:val="001B6E21"/>
    <w:rsid w:val="001C1FE4"/>
    <w:rsid w:val="001C4005"/>
    <w:rsid w:val="001C6BF7"/>
    <w:rsid w:val="001C7334"/>
    <w:rsid w:val="001C7534"/>
    <w:rsid w:val="001D42D9"/>
    <w:rsid w:val="001D4994"/>
    <w:rsid w:val="001D63DE"/>
    <w:rsid w:val="001E324F"/>
    <w:rsid w:val="001F24CB"/>
    <w:rsid w:val="001F43CB"/>
    <w:rsid w:val="00203692"/>
    <w:rsid w:val="002077E0"/>
    <w:rsid w:val="00210A05"/>
    <w:rsid w:val="00227809"/>
    <w:rsid w:val="002341A9"/>
    <w:rsid w:val="0023578C"/>
    <w:rsid w:val="00237E89"/>
    <w:rsid w:val="00247C93"/>
    <w:rsid w:val="00250CF4"/>
    <w:rsid w:val="00253644"/>
    <w:rsid w:val="00254700"/>
    <w:rsid w:val="0025598E"/>
    <w:rsid w:val="002571C5"/>
    <w:rsid w:val="00261985"/>
    <w:rsid w:val="0026441A"/>
    <w:rsid w:val="00266AC9"/>
    <w:rsid w:val="00271BEA"/>
    <w:rsid w:val="00276590"/>
    <w:rsid w:val="00280A90"/>
    <w:rsid w:val="00282E0B"/>
    <w:rsid w:val="00294E1C"/>
    <w:rsid w:val="00297D45"/>
    <w:rsid w:val="002A625D"/>
    <w:rsid w:val="002B504D"/>
    <w:rsid w:val="002B6AEA"/>
    <w:rsid w:val="002C06FB"/>
    <w:rsid w:val="002C0CEC"/>
    <w:rsid w:val="002C3580"/>
    <w:rsid w:val="002C3848"/>
    <w:rsid w:val="002C51A0"/>
    <w:rsid w:val="002C6415"/>
    <w:rsid w:val="002C728E"/>
    <w:rsid w:val="002D205C"/>
    <w:rsid w:val="002D27A7"/>
    <w:rsid w:val="002E6D1E"/>
    <w:rsid w:val="002E7301"/>
    <w:rsid w:val="002F7149"/>
    <w:rsid w:val="00300A40"/>
    <w:rsid w:val="00301291"/>
    <w:rsid w:val="00303925"/>
    <w:rsid w:val="0030722A"/>
    <w:rsid w:val="0031193C"/>
    <w:rsid w:val="00311FA5"/>
    <w:rsid w:val="00312803"/>
    <w:rsid w:val="00313932"/>
    <w:rsid w:val="00313D57"/>
    <w:rsid w:val="00321359"/>
    <w:rsid w:val="003231D3"/>
    <w:rsid w:val="00326A73"/>
    <w:rsid w:val="003310A1"/>
    <w:rsid w:val="00331C35"/>
    <w:rsid w:val="00332481"/>
    <w:rsid w:val="00335715"/>
    <w:rsid w:val="00356881"/>
    <w:rsid w:val="003703AA"/>
    <w:rsid w:val="0037216C"/>
    <w:rsid w:val="00380362"/>
    <w:rsid w:val="00380993"/>
    <w:rsid w:val="00386F34"/>
    <w:rsid w:val="00390E51"/>
    <w:rsid w:val="00394AF8"/>
    <w:rsid w:val="003A4142"/>
    <w:rsid w:val="003B6D29"/>
    <w:rsid w:val="003B77B3"/>
    <w:rsid w:val="003D390C"/>
    <w:rsid w:val="003D7A93"/>
    <w:rsid w:val="003E783A"/>
    <w:rsid w:val="003F0E1F"/>
    <w:rsid w:val="00405AE8"/>
    <w:rsid w:val="0041157D"/>
    <w:rsid w:val="00413E17"/>
    <w:rsid w:val="00430A1F"/>
    <w:rsid w:val="004317F1"/>
    <w:rsid w:val="00432E5D"/>
    <w:rsid w:val="00433090"/>
    <w:rsid w:val="00443C83"/>
    <w:rsid w:val="0045217A"/>
    <w:rsid w:val="0045327A"/>
    <w:rsid w:val="00453298"/>
    <w:rsid w:val="00454E55"/>
    <w:rsid w:val="0046091C"/>
    <w:rsid w:val="00460E3D"/>
    <w:rsid w:val="004628F9"/>
    <w:rsid w:val="00462938"/>
    <w:rsid w:val="00463A71"/>
    <w:rsid w:val="0047086C"/>
    <w:rsid w:val="00483B55"/>
    <w:rsid w:val="004904F8"/>
    <w:rsid w:val="00493456"/>
    <w:rsid w:val="00494F60"/>
    <w:rsid w:val="004A5950"/>
    <w:rsid w:val="004A5A12"/>
    <w:rsid w:val="004B16E1"/>
    <w:rsid w:val="004B7F89"/>
    <w:rsid w:val="004C76B6"/>
    <w:rsid w:val="004D7D9F"/>
    <w:rsid w:val="004E04DD"/>
    <w:rsid w:val="004E2CAC"/>
    <w:rsid w:val="004E7C39"/>
    <w:rsid w:val="004F0CB2"/>
    <w:rsid w:val="00502C3E"/>
    <w:rsid w:val="00503103"/>
    <w:rsid w:val="00503F01"/>
    <w:rsid w:val="005075D9"/>
    <w:rsid w:val="00516A67"/>
    <w:rsid w:val="00516DE3"/>
    <w:rsid w:val="00526A04"/>
    <w:rsid w:val="00535A9A"/>
    <w:rsid w:val="005378EA"/>
    <w:rsid w:val="00541292"/>
    <w:rsid w:val="00545A80"/>
    <w:rsid w:val="00550703"/>
    <w:rsid w:val="00556502"/>
    <w:rsid w:val="0056255A"/>
    <w:rsid w:val="00565B7F"/>
    <w:rsid w:val="00573879"/>
    <w:rsid w:val="005741FC"/>
    <w:rsid w:val="005765CA"/>
    <w:rsid w:val="00580AEB"/>
    <w:rsid w:val="00582225"/>
    <w:rsid w:val="005834FB"/>
    <w:rsid w:val="0059428B"/>
    <w:rsid w:val="005A21B4"/>
    <w:rsid w:val="005A34E6"/>
    <w:rsid w:val="005B083B"/>
    <w:rsid w:val="005B1710"/>
    <w:rsid w:val="005B397E"/>
    <w:rsid w:val="005C01BF"/>
    <w:rsid w:val="005C2590"/>
    <w:rsid w:val="005D2E39"/>
    <w:rsid w:val="005D3A22"/>
    <w:rsid w:val="005D55F8"/>
    <w:rsid w:val="005E2D46"/>
    <w:rsid w:val="005E5902"/>
    <w:rsid w:val="00601B4C"/>
    <w:rsid w:val="00601C5D"/>
    <w:rsid w:val="006028D4"/>
    <w:rsid w:val="006034C1"/>
    <w:rsid w:val="006136D8"/>
    <w:rsid w:val="006138E3"/>
    <w:rsid w:val="00615F42"/>
    <w:rsid w:val="00626423"/>
    <w:rsid w:val="00632B04"/>
    <w:rsid w:val="0063316D"/>
    <w:rsid w:val="006354C1"/>
    <w:rsid w:val="00643510"/>
    <w:rsid w:val="006469D4"/>
    <w:rsid w:val="00655D06"/>
    <w:rsid w:val="00656E4E"/>
    <w:rsid w:val="00663E43"/>
    <w:rsid w:val="00664F68"/>
    <w:rsid w:val="00671916"/>
    <w:rsid w:val="00674A09"/>
    <w:rsid w:val="00674D81"/>
    <w:rsid w:val="00680F09"/>
    <w:rsid w:val="00682314"/>
    <w:rsid w:val="0068317E"/>
    <w:rsid w:val="0069027B"/>
    <w:rsid w:val="00692920"/>
    <w:rsid w:val="006941ED"/>
    <w:rsid w:val="006949AB"/>
    <w:rsid w:val="006A269C"/>
    <w:rsid w:val="006A4E64"/>
    <w:rsid w:val="006C0488"/>
    <w:rsid w:val="006C186A"/>
    <w:rsid w:val="006D3E78"/>
    <w:rsid w:val="006D4657"/>
    <w:rsid w:val="006D553D"/>
    <w:rsid w:val="0070035C"/>
    <w:rsid w:val="0070125C"/>
    <w:rsid w:val="007054F1"/>
    <w:rsid w:val="00717C52"/>
    <w:rsid w:val="00721BBB"/>
    <w:rsid w:val="00722C0F"/>
    <w:rsid w:val="00726005"/>
    <w:rsid w:val="00742FD6"/>
    <w:rsid w:val="00744670"/>
    <w:rsid w:val="00751876"/>
    <w:rsid w:val="007526F3"/>
    <w:rsid w:val="00753D69"/>
    <w:rsid w:val="00767A06"/>
    <w:rsid w:val="007704C4"/>
    <w:rsid w:val="0077697F"/>
    <w:rsid w:val="00790288"/>
    <w:rsid w:val="007919E1"/>
    <w:rsid w:val="007B7A70"/>
    <w:rsid w:val="007D3B47"/>
    <w:rsid w:val="007E4A24"/>
    <w:rsid w:val="007F024B"/>
    <w:rsid w:val="007F25A1"/>
    <w:rsid w:val="007F370F"/>
    <w:rsid w:val="0080358E"/>
    <w:rsid w:val="0081263A"/>
    <w:rsid w:val="008164FE"/>
    <w:rsid w:val="00821938"/>
    <w:rsid w:val="008240FB"/>
    <w:rsid w:val="00825479"/>
    <w:rsid w:val="00836572"/>
    <w:rsid w:val="008366F6"/>
    <w:rsid w:val="0086174E"/>
    <w:rsid w:val="00861B46"/>
    <w:rsid w:val="00862BBF"/>
    <w:rsid w:val="008655A8"/>
    <w:rsid w:val="008721B0"/>
    <w:rsid w:val="00872D8E"/>
    <w:rsid w:val="008758AB"/>
    <w:rsid w:val="00875CAB"/>
    <w:rsid w:val="00880CF1"/>
    <w:rsid w:val="008813C0"/>
    <w:rsid w:val="00883549"/>
    <w:rsid w:val="00895AFA"/>
    <w:rsid w:val="008A53CE"/>
    <w:rsid w:val="008B01D9"/>
    <w:rsid w:val="008B27DD"/>
    <w:rsid w:val="008B3086"/>
    <w:rsid w:val="008B4B1A"/>
    <w:rsid w:val="008C1416"/>
    <w:rsid w:val="008C746B"/>
    <w:rsid w:val="008D2B6F"/>
    <w:rsid w:val="008D5DFE"/>
    <w:rsid w:val="008E06DE"/>
    <w:rsid w:val="008E1FAB"/>
    <w:rsid w:val="008E301D"/>
    <w:rsid w:val="008E6E9B"/>
    <w:rsid w:val="0090247E"/>
    <w:rsid w:val="009210DE"/>
    <w:rsid w:val="00926278"/>
    <w:rsid w:val="0094487B"/>
    <w:rsid w:val="00954FA7"/>
    <w:rsid w:val="00955C83"/>
    <w:rsid w:val="0096273E"/>
    <w:rsid w:val="00965EF9"/>
    <w:rsid w:val="00971169"/>
    <w:rsid w:val="00975575"/>
    <w:rsid w:val="00981F38"/>
    <w:rsid w:val="00982B91"/>
    <w:rsid w:val="00983FDE"/>
    <w:rsid w:val="00985913"/>
    <w:rsid w:val="009867C1"/>
    <w:rsid w:val="009915BA"/>
    <w:rsid w:val="00991C1B"/>
    <w:rsid w:val="009A0C59"/>
    <w:rsid w:val="009A4BAD"/>
    <w:rsid w:val="009A6813"/>
    <w:rsid w:val="009A6F40"/>
    <w:rsid w:val="009B5BD6"/>
    <w:rsid w:val="009C18D8"/>
    <w:rsid w:val="009C2847"/>
    <w:rsid w:val="009C5AF9"/>
    <w:rsid w:val="009D1AF7"/>
    <w:rsid w:val="009D23C9"/>
    <w:rsid w:val="009D59C2"/>
    <w:rsid w:val="009D5C6A"/>
    <w:rsid w:val="009E052A"/>
    <w:rsid w:val="009F0612"/>
    <w:rsid w:val="00A0541A"/>
    <w:rsid w:val="00A06235"/>
    <w:rsid w:val="00A064A6"/>
    <w:rsid w:val="00A15128"/>
    <w:rsid w:val="00A33346"/>
    <w:rsid w:val="00A37D3C"/>
    <w:rsid w:val="00A40A00"/>
    <w:rsid w:val="00A4572F"/>
    <w:rsid w:val="00A515BB"/>
    <w:rsid w:val="00A51EF1"/>
    <w:rsid w:val="00A5541A"/>
    <w:rsid w:val="00A5795F"/>
    <w:rsid w:val="00A64B8E"/>
    <w:rsid w:val="00A67EEE"/>
    <w:rsid w:val="00A7388F"/>
    <w:rsid w:val="00A73CD6"/>
    <w:rsid w:val="00A8206D"/>
    <w:rsid w:val="00A83DEC"/>
    <w:rsid w:val="00A844FF"/>
    <w:rsid w:val="00A87380"/>
    <w:rsid w:val="00A93E36"/>
    <w:rsid w:val="00A97A0E"/>
    <w:rsid w:val="00AA26B1"/>
    <w:rsid w:val="00AA2741"/>
    <w:rsid w:val="00AA5176"/>
    <w:rsid w:val="00AA744C"/>
    <w:rsid w:val="00AA77A7"/>
    <w:rsid w:val="00AB0F7D"/>
    <w:rsid w:val="00AC3FE1"/>
    <w:rsid w:val="00AC6EE2"/>
    <w:rsid w:val="00AD5ABD"/>
    <w:rsid w:val="00AE1260"/>
    <w:rsid w:val="00AE22D5"/>
    <w:rsid w:val="00B20586"/>
    <w:rsid w:val="00B25988"/>
    <w:rsid w:val="00B272B0"/>
    <w:rsid w:val="00B34D4B"/>
    <w:rsid w:val="00B41FC3"/>
    <w:rsid w:val="00B43825"/>
    <w:rsid w:val="00B46C5F"/>
    <w:rsid w:val="00B53D73"/>
    <w:rsid w:val="00B6142E"/>
    <w:rsid w:val="00B63DF1"/>
    <w:rsid w:val="00B75636"/>
    <w:rsid w:val="00B756AD"/>
    <w:rsid w:val="00B82999"/>
    <w:rsid w:val="00B9597E"/>
    <w:rsid w:val="00B9610E"/>
    <w:rsid w:val="00BA1976"/>
    <w:rsid w:val="00BC6326"/>
    <w:rsid w:val="00BC6F5B"/>
    <w:rsid w:val="00BE23E2"/>
    <w:rsid w:val="00BE6C9D"/>
    <w:rsid w:val="00BE6FE6"/>
    <w:rsid w:val="00C00670"/>
    <w:rsid w:val="00C06420"/>
    <w:rsid w:val="00C11793"/>
    <w:rsid w:val="00C121B3"/>
    <w:rsid w:val="00C16503"/>
    <w:rsid w:val="00C16FC1"/>
    <w:rsid w:val="00C22F00"/>
    <w:rsid w:val="00C23B98"/>
    <w:rsid w:val="00C412A6"/>
    <w:rsid w:val="00C4490E"/>
    <w:rsid w:val="00C62673"/>
    <w:rsid w:val="00C75E92"/>
    <w:rsid w:val="00C76365"/>
    <w:rsid w:val="00C813A9"/>
    <w:rsid w:val="00C81567"/>
    <w:rsid w:val="00C90087"/>
    <w:rsid w:val="00C90106"/>
    <w:rsid w:val="00C91CF8"/>
    <w:rsid w:val="00CA2DE1"/>
    <w:rsid w:val="00CB1017"/>
    <w:rsid w:val="00CC65E8"/>
    <w:rsid w:val="00CC7CDD"/>
    <w:rsid w:val="00CD2060"/>
    <w:rsid w:val="00CD23E7"/>
    <w:rsid w:val="00D02B3A"/>
    <w:rsid w:val="00D06D8F"/>
    <w:rsid w:val="00D21DCF"/>
    <w:rsid w:val="00D247E0"/>
    <w:rsid w:val="00D41885"/>
    <w:rsid w:val="00D5060D"/>
    <w:rsid w:val="00D5201F"/>
    <w:rsid w:val="00D543E1"/>
    <w:rsid w:val="00D546E2"/>
    <w:rsid w:val="00D55FA5"/>
    <w:rsid w:val="00D56000"/>
    <w:rsid w:val="00D63EB0"/>
    <w:rsid w:val="00D70BC9"/>
    <w:rsid w:val="00D715E8"/>
    <w:rsid w:val="00D771E8"/>
    <w:rsid w:val="00D832BA"/>
    <w:rsid w:val="00D962D8"/>
    <w:rsid w:val="00DA12C7"/>
    <w:rsid w:val="00DA185B"/>
    <w:rsid w:val="00DA2F53"/>
    <w:rsid w:val="00DA4841"/>
    <w:rsid w:val="00DB159D"/>
    <w:rsid w:val="00DB2671"/>
    <w:rsid w:val="00DD4F13"/>
    <w:rsid w:val="00DE0275"/>
    <w:rsid w:val="00DF5B0E"/>
    <w:rsid w:val="00E009AE"/>
    <w:rsid w:val="00E020B4"/>
    <w:rsid w:val="00E06574"/>
    <w:rsid w:val="00E14B9C"/>
    <w:rsid w:val="00E1568D"/>
    <w:rsid w:val="00E156BA"/>
    <w:rsid w:val="00E2043A"/>
    <w:rsid w:val="00E35238"/>
    <w:rsid w:val="00E35FB8"/>
    <w:rsid w:val="00E436A1"/>
    <w:rsid w:val="00E4662E"/>
    <w:rsid w:val="00E53EC3"/>
    <w:rsid w:val="00E626DC"/>
    <w:rsid w:val="00E63978"/>
    <w:rsid w:val="00E70AA1"/>
    <w:rsid w:val="00E737CE"/>
    <w:rsid w:val="00E74720"/>
    <w:rsid w:val="00E75148"/>
    <w:rsid w:val="00E75D23"/>
    <w:rsid w:val="00E769BB"/>
    <w:rsid w:val="00E84D5F"/>
    <w:rsid w:val="00E87615"/>
    <w:rsid w:val="00E96F59"/>
    <w:rsid w:val="00EA1552"/>
    <w:rsid w:val="00EA3F7C"/>
    <w:rsid w:val="00EA7379"/>
    <w:rsid w:val="00EB0A0D"/>
    <w:rsid w:val="00EB7E31"/>
    <w:rsid w:val="00EC6FB5"/>
    <w:rsid w:val="00ED0BAA"/>
    <w:rsid w:val="00ED619B"/>
    <w:rsid w:val="00EE05D5"/>
    <w:rsid w:val="00F11A1D"/>
    <w:rsid w:val="00F233B7"/>
    <w:rsid w:val="00F33292"/>
    <w:rsid w:val="00F35195"/>
    <w:rsid w:val="00F365C3"/>
    <w:rsid w:val="00F3768D"/>
    <w:rsid w:val="00F40917"/>
    <w:rsid w:val="00F43AEB"/>
    <w:rsid w:val="00F45AF9"/>
    <w:rsid w:val="00F46710"/>
    <w:rsid w:val="00F51412"/>
    <w:rsid w:val="00F65A54"/>
    <w:rsid w:val="00F67072"/>
    <w:rsid w:val="00F736F3"/>
    <w:rsid w:val="00F7664E"/>
    <w:rsid w:val="00F8090D"/>
    <w:rsid w:val="00F8534C"/>
    <w:rsid w:val="00F94ED3"/>
    <w:rsid w:val="00F9616C"/>
    <w:rsid w:val="00FA1497"/>
    <w:rsid w:val="00FA21FC"/>
    <w:rsid w:val="00FB45F8"/>
    <w:rsid w:val="00FC0119"/>
    <w:rsid w:val="00FC256E"/>
    <w:rsid w:val="00FC28A5"/>
    <w:rsid w:val="00FC2D6C"/>
    <w:rsid w:val="00FC3329"/>
    <w:rsid w:val="00FD4D94"/>
    <w:rsid w:val="00FD774D"/>
    <w:rsid w:val="00FF177B"/>
    <w:rsid w:val="00FF2872"/>
    <w:rsid w:val="00FF4AA3"/>
    <w:rsid w:val="00FF5F87"/>
    <w:rsid w:val="00FF6C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H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4556C8E"/>
  <w15:chartTrackingRefBased/>
  <w15:docId w15:val="{AA0825F8-104C-A544-80B9-90E3CA844BA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fr-CH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rFonts w:eastAsiaTheme="minorEastAsia"/>
      <w:lang w:val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545A8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45A8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45A80"/>
    <w:rPr>
      <w:rFonts w:eastAsiaTheme="minorEastAsia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45A8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45A80"/>
    <w:rPr>
      <w:rFonts w:eastAsiaTheme="minorEastAsia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545A80"/>
    <w:rPr>
      <w:rFonts w:eastAsiaTheme="minorEastAsia"/>
    </w:rPr>
  </w:style>
  <w:style w:type="character" w:styleId="Hyperlink">
    <w:name w:val="Hyperlink"/>
    <w:basedOn w:val="DefaultParagraphFont"/>
    <w:uiPriority w:val="99"/>
    <w:unhideWhenUsed/>
    <w:rsid w:val="0069027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9027B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A6DAF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A6DAF"/>
    <w:rPr>
      <w:rFonts w:ascii="Times New Roman" w:eastAsiaTheme="minorEastAsia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656E4E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56E4E"/>
    <w:rPr>
      <w:rFonts w:ascii="Calibri" w:eastAsiaTheme="minorEastAsia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56E4E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656E4E"/>
    <w:rPr>
      <w:rFonts w:ascii="Calibri" w:eastAsiaTheme="minorEastAsia" w:hAnsi="Calibri" w:cs="Calibr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428936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5272177">
          <w:marLeft w:val="0"/>
          <w:marRight w:val="0"/>
          <w:marTop w:val="0"/>
          <w:marBottom w:val="0"/>
          <w:divBdr>
            <w:top w:val="single" w:sz="2" w:space="0" w:color="D9D9E3"/>
            <w:left w:val="single" w:sz="2" w:space="0" w:color="D9D9E3"/>
            <w:bottom w:val="single" w:sz="2" w:space="0" w:color="D9D9E3"/>
            <w:right w:val="single" w:sz="2" w:space="0" w:color="D9D9E3"/>
          </w:divBdr>
          <w:divsChild>
            <w:div w:id="201407742">
              <w:marLeft w:val="0"/>
              <w:marRight w:val="0"/>
              <w:marTop w:val="0"/>
              <w:marBottom w:val="0"/>
              <w:divBdr>
                <w:top w:val="single" w:sz="2" w:space="0" w:color="D9D9E3"/>
                <w:left w:val="single" w:sz="2" w:space="0" w:color="D9D9E3"/>
                <w:bottom w:val="single" w:sz="2" w:space="0" w:color="D9D9E3"/>
                <w:right w:val="single" w:sz="2" w:space="0" w:color="D9D9E3"/>
              </w:divBdr>
              <w:divsChild>
                <w:div w:id="135025530">
                  <w:marLeft w:val="0"/>
                  <w:marRight w:val="0"/>
                  <w:marTop w:val="0"/>
                  <w:marBottom w:val="0"/>
                  <w:divBdr>
                    <w:top w:val="single" w:sz="2" w:space="0" w:color="D9D9E3"/>
                    <w:left w:val="single" w:sz="2" w:space="0" w:color="D9D9E3"/>
                    <w:bottom w:val="single" w:sz="2" w:space="0" w:color="D9D9E3"/>
                    <w:right w:val="single" w:sz="2" w:space="0" w:color="D9D9E3"/>
                  </w:divBdr>
                  <w:divsChild>
                    <w:div w:id="923337124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D9D9E3"/>
                        <w:left w:val="single" w:sz="2" w:space="0" w:color="D9D9E3"/>
                        <w:bottom w:val="single" w:sz="2" w:space="0" w:color="D9D9E3"/>
                        <w:right w:val="single" w:sz="2" w:space="0" w:color="D9D9E3"/>
                      </w:divBdr>
                      <w:divsChild>
                        <w:div w:id="12914018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D9D9E3"/>
                            <w:left w:val="single" w:sz="2" w:space="0" w:color="D9D9E3"/>
                            <w:bottom w:val="single" w:sz="2" w:space="0" w:color="D9D9E3"/>
                            <w:right w:val="single" w:sz="2" w:space="0" w:color="D9D9E3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71586799">
          <w:marLeft w:val="0"/>
          <w:marRight w:val="0"/>
          <w:marTop w:val="0"/>
          <w:marBottom w:val="0"/>
          <w:divBdr>
            <w:top w:val="single" w:sz="2" w:space="0" w:color="D9D9E3"/>
            <w:left w:val="single" w:sz="2" w:space="0" w:color="D9D9E3"/>
            <w:bottom w:val="single" w:sz="2" w:space="0" w:color="D9D9E3"/>
            <w:right w:val="single" w:sz="2" w:space="0" w:color="D9D9E3"/>
          </w:divBdr>
          <w:divsChild>
            <w:div w:id="2053965054">
              <w:marLeft w:val="0"/>
              <w:marRight w:val="0"/>
              <w:marTop w:val="0"/>
              <w:marBottom w:val="0"/>
              <w:divBdr>
                <w:top w:val="single" w:sz="2" w:space="0" w:color="D9D9E3"/>
                <w:left w:val="single" w:sz="2" w:space="0" w:color="D9D9E3"/>
                <w:bottom w:val="single" w:sz="2" w:space="0" w:color="D9D9E3"/>
                <w:right w:val="single" w:sz="2" w:space="0" w:color="D9D9E3"/>
              </w:divBdr>
              <w:divsChild>
                <w:div w:id="1629899144">
                  <w:marLeft w:val="0"/>
                  <w:marRight w:val="0"/>
                  <w:marTop w:val="0"/>
                  <w:marBottom w:val="0"/>
                  <w:divBdr>
                    <w:top w:val="single" w:sz="2" w:space="0" w:color="D9D9E3"/>
                    <w:left w:val="single" w:sz="2" w:space="0" w:color="D9D9E3"/>
                    <w:bottom w:val="single" w:sz="2" w:space="0" w:color="D9D9E3"/>
                    <w:right w:val="single" w:sz="2" w:space="0" w:color="D9D9E3"/>
                  </w:divBdr>
                  <w:divsChild>
                    <w:div w:id="1678338838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D9D9E3"/>
                        <w:left w:val="single" w:sz="2" w:space="0" w:color="D9D9E3"/>
                        <w:bottom w:val="single" w:sz="2" w:space="0" w:color="D9D9E3"/>
                        <w:right w:val="single" w:sz="2" w:space="0" w:color="D9D9E3"/>
                      </w:divBdr>
                      <w:divsChild>
                        <w:div w:id="134408803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D9D9E3"/>
                            <w:left w:val="single" w:sz="2" w:space="0" w:color="D9D9E3"/>
                            <w:bottom w:val="single" w:sz="2" w:space="0" w:color="D9D9E3"/>
                            <w:right w:val="single" w:sz="2" w:space="0" w:color="D9D9E3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1957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562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7436843">
          <w:marLeft w:val="0"/>
          <w:marRight w:val="0"/>
          <w:marTop w:val="0"/>
          <w:marBottom w:val="0"/>
          <w:divBdr>
            <w:top w:val="single" w:sz="2" w:space="0" w:color="D9D9E3"/>
            <w:left w:val="single" w:sz="2" w:space="0" w:color="D9D9E3"/>
            <w:bottom w:val="single" w:sz="2" w:space="0" w:color="D9D9E3"/>
            <w:right w:val="single" w:sz="2" w:space="0" w:color="D9D9E3"/>
          </w:divBdr>
          <w:divsChild>
            <w:div w:id="715936829">
              <w:marLeft w:val="0"/>
              <w:marRight w:val="0"/>
              <w:marTop w:val="0"/>
              <w:marBottom w:val="0"/>
              <w:divBdr>
                <w:top w:val="single" w:sz="2" w:space="0" w:color="D9D9E3"/>
                <w:left w:val="single" w:sz="2" w:space="0" w:color="D9D9E3"/>
                <w:bottom w:val="single" w:sz="2" w:space="0" w:color="D9D9E3"/>
                <w:right w:val="single" w:sz="2" w:space="0" w:color="D9D9E3"/>
              </w:divBdr>
              <w:divsChild>
                <w:div w:id="848637823">
                  <w:marLeft w:val="0"/>
                  <w:marRight w:val="0"/>
                  <w:marTop w:val="0"/>
                  <w:marBottom w:val="0"/>
                  <w:divBdr>
                    <w:top w:val="single" w:sz="2" w:space="0" w:color="D9D9E3"/>
                    <w:left w:val="single" w:sz="2" w:space="0" w:color="D9D9E3"/>
                    <w:bottom w:val="single" w:sz="2" w:space="0" w:color="D9D9E3"/>
                    <w:right w:val="single" w:sz="2" w:space="0" w:color="D9D9E3"/>
                  </w:divBdr>
                  <w:divsChild>
                    <w:div w:id="10186030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D9D9E3"/>
                        <w:left w:val="single" w:sz="2" w:space="0" w:color="D9D9E3"/>
                        <w:bottom w:val="single" w:sz="2" w:space="0" w:color="D9D9E3"/>
                        <w:right w:val="single" w:sz="2" w:space="0" w:color="D9D9E3"/>
                      </w:divBdr>
                      <w:divsChild>
                        <w:div w:id="17452940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D9D9E3"/>
                            <w:left w:val="single" w:sz="2" w:space="0" w:color="D9D9E3"/>
                            <w:bottom w:val="single" w:sz="2" w:space="0" w:color="D9D9E3"/>
                            <w:right w:val="single" w:sz="2" w:space="0" w:color="D9D9E3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374814496">
          <w:marLeft w:val="0"/>
          <w:marRight w:val="0"/>
          <w:marTop w:val="0"/>
          <w:marBottom w:val="0"/>
          <w:divBdr>
            <w:top w:val="single" w:sz="2" w:space="0" w:color="D9D9E3"/>
            <w:left w:val="single" w:sz="2" w:space="0" w:color="D9D9E3"/>
            <w:bottom w:val="single" w:sz="2" w:space="0" w:color="D9D9E3"/>
            <w:right w:val="single" w:sz="2" w:space="0" w:color="D9D9E3"/>
          </w:divBdr>
          <w:divsChild>
            <w:div w:id="1810515717">
              <w:marLeft w:val="0"/>
              <w:marRight w:val="0"/>
              <w:marTop w:val="0"/>
              <w:marBottom w:val="0"/>
              <w:divBdr>
                <w:top w:val="single" w:sz="2" w:space="0" w:color="D9D9E3"/>
                <w:left w:val="single" w:sz="2" w:space="0" w:color="D9D9E3"/>
                <w:bottom w:val="single" w:sz="2" w:space="0" w:color="D9D9E3"/>
                <w:right w:val="single" w:sz="2" w:space="0" w:color="D9D9E3"/>
              </w:divBdr>
              <w:divsChild>
                <w:div w:id="766077195">
                  <w:marLeft w:val="0"/>
                  <w:marRight w:val="0"/>
                  <w:marTop w:val="0"/>
                  <w:marBottom w:val="0"/>
                  <w:divBdr>
                    <w:top w:val="single" w:sz="2" w:space="0" w:color="D9D9E3"/>
                    <w:left w:val="single" w:sz="2" w:space="0" w:color="D9D9E3"/>
                    <w:bottom w:val="single" w:sz="2" w:space="0" w:color="D9D9E3"/>
                    <w:right w:val="single" w:sz="2" w:space="0" w:color="D9D9E3"/>
                  </w:divBdr>
                  <w:divsChild>
                    <w:div w:id="106317243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D9D9E3"/>
                        <w:left w:val="single" w:sz="2" w:space="0" w:color="D9D9E3"/>
                        <w:bottom w:val="single" w:sz="2" w:space="0" w:color="D9D9E3"/>
                        <w:right w:val="single" w:sz="2" w:space="0" w:color="D9D9E3"/>
                      </w:divBdr>
                      <w:divsChild>
                        <w:div w:id="90094865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D9D9E3"/>
                            <w:left w:val="single" w:sz="2" w:space="0" w:color="D9D9E3"/>
                            <w:bottom w:val="single" w:sz="2" w:space="0" w:color="D9D9E3"/>
                            <w:right w:val="single" w:sz="2" w:space="0" w:color="D9D9E3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90A2140-2CB6-EE49-83F9-D88CA27B9B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</TotalTime>
  <Pages>5</Pages>
  <Words>4129</Words>
  <Characters>23536</Characters>
  <Application>Microsoft Office Word</Application>
  <DocSecurity>0</DocSecurity>
  <Lines>196</Lines>
  <Paragraphs>5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76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. Blokesch</dc:creator>
  <cp:keywords/>
  <dc:description/>
  <cp:lastModifiedBy>M. Blokesch</cp:lastModifiedBy>
  <cp:revision>12</cp:revision>
  <dcterms:created xsi:type="dcterms:W3CDTF">2024-11-02T19:11:00Z</dcterms:created>
  <dcterms:modified xsi:type="dcterms:W3CDTF">2024-12-28T01:23:00Z</dcterms:modified>
</cp:coreProperties>
</file>